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F1F32C" w14:textId="77777777" w:rsidR="002A2A03" w:rsidRPr="008D7664" w:rsidRDefault="002A2A03">
      <w:pPr>
        <w:rPr>
          <w:color w:val="000000" w:themeColor="text1"/>
        </w:rPr>
      </w:pPr>
    </w:p>
    <w:p w14:paraId="310AC364" w14:textId="77777777" w:rsidR="002A2A03" w:rsidRPr="008D7664" w:rsidRDefault="002A2A03" w:rsidP="001A0A79">
      <w:pPr>
        <w:ind w:firstLine="0"/>
        <w:rPr>
          <w:color w:val="000000" w:themeColor="text1"/>
        </w:rPr>
      </w:pPr>
    </w:p>
    <w:p w14:paraId="04F69618" w14:textId="77777777" w:rsidR="002A2A03" w:rsidRPr="008D7664" w:rsidRDefault="002A2A03">
      <w:pPr>
        <w:rPr>
          <w:color w:val="000000" w:themeColor="text1"/>
        </w:rPr>
      </w:pPr>
    </w:p>
    <w:p w14:paraId="02E8C421" w14:textId="77777777" w:rsidR="002A2A03" w:rsidRPr="008D7664" w:rsidRDefault="002A2A03">
      <w:pPr>
        <w:rPr>
          <w:color w:val="000000" w:themeColor="text1"/>
        </w:rPr>
      </w:pPr>
    </w:p>
    <w:p w14:paraId="36B8DC50" w14:textId="77777777" w:rsidR="003C7227" w:rsidRDefault="003C7227" w:rsidP="002314D3">
      <w:pPr>
        <w:ind w:firstLine="0"/>
        <w:jc w:val="center"/>
      </w:pPr>
    </w:p>
    <w:p w14:paraId="6CE8B6FD" w14:textId="77777777" w:rsidR="003C7227" w:rsidRDefault="003C7227" w:rsidP="002314D3">
      <w:pPr>
        <w:ind w:firstLine="0"/>
        <w:jc w:val="center"/>
      </w:pPr>
    </w:p>
    <w:p w14:paraId="36C0F528" w14:textId="77777777" w:rsidR="003C7227" w:rsidRDefault="003C7227" w:rsidP="002314D3">
      <w:pPr>
        <w:ind w:firstLine="0"/>
        <w:jc w:val="center"/>
      </w:pPr>
    </w:p>
    <w:p w14:paraId="2389D314" w14:textId="77777777" w:rsidR="002314D3" w:rsidRPr="0040461A" w:rsidRDefault="00A4617B" w:rsidP="002314D3">
      <w:pPr>
        <w:ind w:firstLine="0"/>
        <w:jc w:val="center"/>
      </w:pPr>
      <w:r>
        <w:t>Retention</w:t>
      </w:r>
    </w:p>
    <w:p w14:paraId="79736E0B" w14:textId="77777777" w:rsidR="002314D3" w:rsidRDefault="002314D3" w:rsidP="002314D3">
      <w:pPr>
        <w:spacing w:after="200" w:line="276" w:lineRule="auto"/>
        <w:ind w:firstLine="0"/>
        <w:jc w:val="center"/>
        <w:rPr>
          <w:rFonts w:eastAsia="Calibri"/>
        </w:rPr>
      </w:pPr>
      <w:r w:rsidRPr="002870F5">
        <w:rPr>
          <w:rFonts w:eastAsia="Calibri"/>
        </w:rPr>
        <w:t>Your Name (First M. Last)</w:t>
      </w:r>
    </w:p>
    <w:p w14:paraId="5C519CA6" w14:textId="77777777" w:rsidR="002314D3" w:rsidRPr="002870F5" w:rsidRDefault="002314D3" w:rsidP="002314D3">
      <w:pPr>
        <w:spacing w:after="200" w:line="276" w:lineRule="auto"/>
        <w:ind w:firstLine="0"/>
        <w:jc w:val="center"/>
        <w:rPr>
          <w:rFonts w:eastAsia="Calibri"/>
        </w:rPr>
      </w:pPr>
      <w:r w:rsidRPr="002870F5">
        <w:rPr>
          <w:rFonts w:eastAsia="Calibri"/>
        </w:rPr>
        <w:t>Date</w:t>
      </w:r>
    </w:p>
    <w:p w14:paraId="41F36180" w14:textId="77777777" w:rsidR="002314D3" w:rsidRDefault="002314D3" w:rsidP="002314D3">
      <w:r>
        <w:br w:type="page"/>
      </w:r>
    </w:p>
    <w:p w14:paraId="05C5846D" w14:textId="77777777" w:rsidR="005152CB" w:rsidRDefault="005152CB" w:rsidP="002100CC">
      <w:pPr>
        <w:ind w:firstLine="0"/>
        <w:jc w:val="center"/>
      </w:pPr>
      <w:r>
        <w:lastRenderedPageBreak/>
        <w:t>Retention</w:t>
      </w:r>
    </w:p>
    <w:p w14:paraId="642EC5C8" w14:textId="2284C223" w:rsidR="005152CB" w:rsidRDefault="005152CB" w:rsidP="002100CC">
      <w:pPr>
        <w:ind w:firstLine="0"/>
        <w:jc w:val="center"/>
      </w:pPr>
      <w:r>
        <w:t>Executive Summary</w:t>
      </w:r>
    </w:p>
    <w:p w14:paraId="5A187DF3" w14:textId="73E84D60" w:rsidR="00862AE4" w:rsidRDefault="001745A7" w:rsidP="002B1DF3">
      <w:pPr>
        <w:ind w:firstLine="0"/>
      </w:pPr>
      <w:r>
        <w:t xml:space="preserve">Retaining valuable employees is one of the major tasks for </w:t>
      </w:r>
      <w:proofErr w:type="spellStart"/>
      <w:r>
        <w:t>organisations</w:t>
      </w:r>
      <w:proofErr w:type="spellEnd"/>
      <w:r>
        <w:t xml:space="preserve">. There is </w:t>
      </w:r>
      <w:r w:rsidR="002B1DF3">
        <w:t xml:space="preserve">a </w:t>
      </w:r>
      <w:r>
        <w:t xml:space="preserve">need </w:t>
      </w:r>
      <w:r w:rsidR="002B1DF3">
        <w:t>for</w:t>
      </w:r>
      <w:r>
        <w:t xml:space="preserve"> offering </w:t>
      </w:r>
      <w:r w:rsidR="002B1DF3">
        <w:t xml:space="preserve">a </w:t>
      </w:r>
      <w:r>
        <w:t xml:space="preserve">better working </w:t>
      </w:r>
      <w:r w:rsidR="00396E3B">
        <w:t xml:space="preserve">environment </w:t>
      </w:r>
      <w:r w:rsidR="002B1DF3">
        <w:t>for</w:t>
      </w:r>
      <w:r w:rsidR="00396E3B">
        <w:t xml:space="preserve"> the workers to gain their commitment for </w:t>
      </w:r>
      <w:r w:rsidR="002B1DF3">
        <w:t>a</w:t>
      </w:r>
      <w:r w:rsidR="00396E3B">
        <w:t xml:space="preserve"> long period of time. </w:t>
      </w:r>
      <w:r w:rsidR="00193228">
        <w:t>All the organisational goals are directly associated with the</w:t>
      </w:r>
      <w:r w:rsidR="00595982">
        <w:t xml:space="preserve"> proper adoption of the strategies of employee retention. </w:t>
      </w:r>
      <w:r w:rsidR="00A73738">
        <w:t xml:space="preserve">The idea of employee retention is </w:t>
      </w:r>
      <w:r w:rsidR="00D014B7">
        <w:t xml:space="preserve">explained as the ability of employers to retain useful workers for the organisation. </w:t>
      </w:r>
      <w:r w:rsidR="00871A85">
        <w:t xml:space="preserve">Different factors play </w:t>
      </w:r>
      <w:r w:rsidR="002B1DF3">
        <w:t xml:space="preserve">a </w:t>
      </w:r>
      <w:r w:rsidR="00871A85">
        <w:t xml:space="preserve">vital role to determine the overall procedure of employee retention in </w:t>
      </w:r>
      <w:r w:rsidR="002B1DF3">
        <w:t xml:space="preserve">a </w:t>
      </w:r>
      <w:r w:rsidR="00871A85">
        <w:t xml:space="preserve">workplace setting. Decision-makers need to be attentive to consider these aspects and develop effective strategies concerning the main idea of employee retention. It is observed that </w:t>
      </w:r>
      <w:proofErr w:type="spellStart"/>
      <w:r w:rsidR="00871A85">
        <w:t>organisations</w:t>
      </w:r>
      <w:proofErr w:type="spellEnd"/>
      <w:r w:rsidR="00871A85">
        <w:t xml:space="preserve"> offer different incentives and improved salary packages to enhance the motivation level of the workers to remain connected</w:t>
      </w:r>
      <w:r w:rsidR="002B1DF3">
        <w:t xml:space="preserve"> to</w:t>
      </w:r>
      <w:r w:rsidR="00871A85">
        <w:t xml:space="preserve"> their work setting. </w:t>
      </w:r>
      <w:r w:rsidR="002B1DF3">
        <w:t>A p</w:t>
      </w:r>
      <w:r w:rsidR="00871A85">
        <w:t xml:space="preserve">roper understanding of the actual requirements of the employees is mandatory to offer better working paradigms to them. </w:t>
      </w:r>
    </w:p>
    <w:p w14:paraId="00FAA738" w14:textId="77777777" w:rsidR="00F71911" w:rsidRDefault="00F71911" w:rsidP="00F71911">
      <w:pPr>
        <w:ind w:firstLine="0"/>
      </w:pPr>
    </w:p>
    <w:p w14:paraId="040EA241" w14:textId="4BFFA053" w:rsidR="007B284C" w:rsidRDefault="007B284C">
      <w:pPr>
        <w:spacing w:line="240" w:lineRule="auto"/>
        <w:ind w:firstLine="0"/>
      </w:pPr>
      <w:r>
        <w:br w:type="page"/>
      </w:r>
      <w:bookmarkStart w:id="0" w:name="_GoBack"/>
      <w:bookmarkEnd w:id="0"/>
    </w:p>
    <w:sdt>
      <w:sdtPr>
        <w:rPr>
          <w:rFonts w:ascii="Times New Roman" w:eastAsia="Times New Roman" w:hAnsi="Times New Roman" w:cs="Times New Roman"/>
          <w:color w:val="auto"/>
          <w:sz w:val="24"/>
          <w:szCs w:val="24"/>
        </w:rPr>
        <w:id w:val="1508402644"/>
        <w:docPartObj>
          <w:docPartGallery w:val="Table of Contents"/>
          <w:docPartUnique/>
        </w:docPartObj>
      </w:sdtPr>
      <w:sdtEndPr>
        <w:rPr>
          <w:b/>
          <w:bCs/>
          <w:noProof/>
        </w:rPr>
      </w:sdtEndPr>
      <w:sdtContent>
        <w:p w14:paraId="39EEAD20" w14:textId="1490A74B" w:rsidR="007B284C" w:rsidRPr="00C94E82" w:rsidRDefault="00C94E82" w:rsidP="00F112F3">
          <w:pPr>
            <w:pStyle w:val="TOCHeading"/>
            <w:jc w:val="center"/>
            <w:rPr>
              <w:color w:val="auto"/>
            </w:rPr>
          </w:pPr>
          <w:r w:rsidRPr="00C94E82">
            <w:rPr>
              <w:color w:val="auto"/>
            </w:rPr>
            <w:t xml:space="preserve">Table of </w:t>
          </w:r>
          <w:r w:rsidR="007B284C" w:rsidRPr="00C94E82">
            <w:rPr>
              <w:color w:val="auto"/>
            </w:rPr>
            <w:t>Contents</w:t>
          </w:r>
        </w:p>
        <w:p w14:paraId="4BD298FF" w14:textId="3ADFB8AE" w:rsidR="007B284C" w:rsidRPr="007B284C" w:rsidRDefault="007B284C" w:rsidP="007B284C">
          <w:pPr>
            <w:pStyle w:val="TOC1"/>
            <w:tabs>
              <w:tab w:val="right" w:leader="dot" w:pos="9350"/>
            </w:tabs>
            <w:spacing w:line="276" w:lineRule="auto"/>
            <w:rPr>
              <w:rFonts w:ascii="Times New Roman" w:hAnsi="Times New Roman"/>
              <w:noProof/>
              <w:sz w:val="24"/>
            </w:rPr>
          </w:pPr>
          <w:r>
            <w:fldChar w:fldCharType="begin"/>
          </w:r>
          <w:r>
            <w:instrText xml:space="preserve"> TOC \o "1-3" \h \z \u </w:instrText>
          </w:r>
          <w:r>
            <w:fldChar w:fldCharType="separate"/>
          </w:r>
          <w:hyperlink w:anchor="_Toc5291725" w:history="1">
            <w:r w:rsidRPr="007B284C">
              <w:rPr>
                <w:rStyle w:val="Hyperlink"/>
                <w:rFonts w:ascii="Times New Roman" w:hAnsi="Times New Roman"/>
                <w:noProof/>
                <w:sz w:val="24"/>
              </w:rPr>
              <w:t>Introduction</w:t>
            </w:r>
            <w:r w:rsidRPr="007B284C">
              <w:rPr>
                <w:rFonts w:ascii="Times New Roman" w:hAnsi="Times New Roman"/>
                <w:noProof/>
                <w:webHidden/>
                <w:sz w:val="24"/>
              </w:rPr>
              <w:tab/>
            </w:r>
            <w:r w:rsidRPr="007B284C">
              <w:rPr>
                <w:rFonts w:ascii="Times New Roman" w:hAnsi="Times New Roman"/>
                <w:noProof/>
                <w:webHidden/>
                <w:sz w:val="24"/>
              </w:rPr>
              <w:fldChar w:fldCharType="begin"/>
            </w:r>
            <w:r w:rsidRPr="007B284C">
              <w:rPr>
                <w:rFonts w:ascii="Times New Roman" w:hAnsi="Times New Roman"/>
                <w:noProof/>
                <w:webHidden/>
                <w:sz w:val="24"/>
              </w:rPr>
              <w:instrText xml:space="preserve"> PAGEREF _Toc5291725 \h </w:instrText>
            </w:r>
            <w:r w:rsidRPr="007B284C">
              <w:rPr>
                <w:rFonts w:ascii="Times New Roman" w:hAnsi="Times New Roman"/>
                <w:noProof/>
                <w:webHidden/>
                <w:sz w:val="24"/>
              </w:rPr>
            </w:r>
            <w:r w:rsidRPr="007B284C">
              <w:rPr>
                <w:rFonts w:ascii="Times New Roman" w:hAnsi="Times New Roman"/>
                <w:noProof/>
                <w:webHidden/>
                <w:sz w:val="24"/>
              </w:rPr>
              <w:fldChar w:fldCharType="separate"/>
            </w:r>
            <w:r w:rsidR="00E52ED7">
              <w:rPr>
                <w:rFonts w:ascii="Times New Roman" w:hAnsi="Times New Roman"/>
                <w:noProof/>
                <w:webHidden/>
                <w:sz w:val="24"/>
              </w:rPr>
              <w:t>4</w:t>
            </w:r>
            <w:r w:rsidRPr="007B284C">
              <w:rPr>
                <w:rFonts w:ascii="Times New Roman" w:hAnsi="Times New Roman"/>
                <w:noProof/>
                <w:webHidden/>
                <w:sz w:val="24"/>
              </w:rPr>
              <w:fldChar w:fldCharType="end"/>
            </w:r>
          </w:hyperlink>
        </w:p>
        <w:p w14:paraId="69445297" w14:textId="69201514" w:rsidR="007B284C" w:rsidRPr="007B284C" w:rsidRDefault="008A168D" w:rsidP="007B284C">
          <w:pPr>
            <w:pStyle w:val="TOC1"/>
            <w:tabs>
              <w:tab w:val="right" w:leader="dot" w:pos="9350"/>
            </w:tabs>
            <w:spacing w:line="276" w:lineRule="auto"/>
            <w:rPr>
              <w:rFonts w:ascii="Times New Roman" w:hAnsi="Times New Roman"/>
              <w:noProof/>
              <w:sz w:val="24"/>
            </w:rPr>
          </w:pPr>
          <w:hyperlink w:anchor="_Toc5291726" w:history="1">
            <w:r w:rsidR="007B284C" w:rsidRPr="007B284C">
              <w:rPr>
                <w:rStyle w:val="Hyperlink"/>
                <w:rFonts w:ascii="Times New Roman" w:hAnsi="Times New Roman"/>
                <w:noProof/>
                <w:sz w:val="24"/>
              </w:rPr>
              <w:t>Discussion</w:t>
            </w:r>
            <w:r w:rsidR="007B284C" w:rsidRPr="007B284C">
              <w:rPr>
                <w:rFonts w:ascii="Times New Roman" w:hAnsi="Times New Roman"/>
                <w:noProof/>
                <w:webHidden/>
                <w:sz w:val="24"/>
              </w:rPr>
              <w:tab/>
            </w:r>
            <w:r w:rsidR="007B284C" w:rsidRPr="007B284C">
              <w:rPr>
                <w:rFonts w:ascii="Times New Roman" w:hAnsi="Times New Roman"/>
                <w:noProof/>
                <w:webHidden/>
                <w:sz w:val="24"/>
              </w:rPr>
              <w:fldChar w:fldCharType="begin"/>
            </w:r>
            <w:r w:rsidR="007B284C" w:rsidRPr="007B284C">
              <w:rPr>
                <w:rFonts w:ascii="Times New Roman" w:hAnsi="Times New Roman"/>
                <w:noProof/>
                <w:webHidden/>
                <w:sz w:val="24"/>
              </w:rPr>
              <w:instrText xml:space="preserve"> PAGEREF _Toc5291726 \h </w:instrText>
            </w:r>
            <w:r w:rsidR="007B284C" w:rsidRPr="007B284C">
              <w:rPr>
                <w:rFonts w:ascii="Times New Roman" w:hAnsi="Times New Roman"/>
                <w:noProof/>
                <w:webHidden/>
                <w:sz w:val="24"/>
              </w:rPr>
            </w:r>
            <w:r w:rsidR="007B284C" w:rsidRPr="007B284C">
              <w:rPr>
                <w:rFonts w:ascii="Times New Roman" w:hAnsi="Times New Roman"/>
                <w:noProof/>
                <w:webHidden/>
                <w:sz w:val="24"/>
              </w:rPr>
              <w:fldChar w:fldCharType="separate"/>
            </w:r>
            <w:r w:rsidR="00E52ED7">
              <w:rPr>
                <w:rFonts w:ascii="Times New Roman" w:hAnsi="Times New Roman"/>
                <w:noProof/>
                <w:webHidden/>
                <w:sz w:val="24"/>
              </w:rPr>
              <w:t>4</w:t>
            </w:r>
            <w:r w:rsidR="007B284C" w:rsidRPr="007B284C">
              <w:rPr>
                <w:rFonts w:ascii="Times New Roman" w:hAnsi="Times New Roman"/>
                <w:noProof/>
                <w:webHidden/>
                <w:sz w:val="24"/>
              </w:rPr>
              <w:fldChar w:fldCharType="end"/>
            </w:r>
          </w:hyperlink>
        </w:p>
        <w:p w14:paraId="7D215088" w14:textId="307D7B2D" w:rsidR="007B284C" w:rsidRPr="007B284C" w:rsidRDefault="008A168D" w:rsidP="007B284C">
          <w:pPr>
            <w:pStyle w:val="TOC2"/>
            <w:tabs>
              <w:tab w:val="right" w:leader="dot" w:pos="9350"/>
            </w:tabs>
            <w:spacing w:line="276" w:lineRule="auto"/>
            <w:rPr>
              <w:rFonts w:ascii="Times New Roman" w:hAnsi="Times New Roman"/>
              <w:noProof/>
              <w:sz w:val="24"/>
            </w:rPr>
          </w:pPr>
          <w:hyperlink w:anchor="_Toc5291727" w:history="1">
            <w:r w:rsidR="007B284C" w:rsidRPr="007B284C">
              <w:rPr>
                <w:rStyle w:val="Hyperlink"/>
                <w:rFonts w:ascii="Times New Roman" w:hAnsi="Times New Roman"/>
                <w:noProof/>
                <w:sz w:val="24"/>
              </w:rPr>
              <w:t>The process of Employee Retention</w:t>
            </w:r>
            <w:r w:rsidR="007B284C" w:rsidRPr="007B284C">
              <w:rPr>
                <w:rFonts w:ascii="Times New Roman" w:hAnsi="Times New Roman"/>
                <w:noProof/>
                <w:webHidden/>
                <w:sz w:val="24"/>
              </w:rPr>
              <w:tab/>
            </w:r>
            <w:r w:rsidR="007B284C" w:rsidRPr="007B284C">
              <w:rPr>
                <w:rFonts w:ascii="Times New Roman" w:hAnsi="Times New Roman"/>
                <w:noProof/>
                <w:webHidden/>
                <w:sz w:val="24"/>
              </w:rPr>
              <w:fldChar w:fldCharType="begin"/>
            </w:r>
            <w:r w:rsidR="007B284C" w:rsidRPr="007B284C">
              <w:rPr>
                <w:rFonts w:ascii="Times New Roman" w:hAnsi="Times New Roman"/>
                <w:noProof/>
                <w:webHidden/>
                <w:sz w:val="24"/>
              </w:rPr>
              <w:instrText xml:space="preserve"> PAGEREF _Toc5291727 \h </w:instrText>
            </w:r>
            <w:r w:rsidR="007B284C" w:rsidRPr="007B284C">
              <w:rPr>
                <w:rFonts w:ascii="Times New Roman" w:hAnsi="Times New Roman"/>
                <w:noProof/>
                <w:webHidden/>
                <w:sz w:val="24"/>
              </w:rPr>
            </w:r>
            <w:r w:rsidR="007B284C" w:rsidRPr="007B284C">
              <w:rPr>
                <w:rFonts w:ascii="Times New Roman" w:hAnsi="Times New Roman"/>
                <w:noProof/>
                <w:webHidden/>
                <w:sz w:val="24"/>
              </w:rPr>
              <w:fldChar w:fldCharType="separate"/>
            </w:r>
            <w:r w:rsidR="00E52ED7">
              <w:rPr>
                <w:rFonts w:ascii="Times New Roman" w:hAnsi="Times New Roman"/>
                <w:noProof/>
                <w:webHidden/>
                <w:sz w:val="24"/>
              </w:rPr>
              <w:t>5</w:t>
            </w:r>
            <w:r w:rsidR="007B284C" w:rsidRPr="007B284C">
              <w:rPr>
                <w:rFonts w:ascii="Times New Roman" w:hAnsi="Times New Roman"/>
                <w:noProof/>
                <w:webHidden/>
                <w:sz w:val="24"/>
              </w:rPr>
              <w:fldChar w:fldCharType="end"/>
            </w:r>
          </w:hyperlink>
        </w:p>
        <w:p w14:paraId="021B5DE8" w14:textId="55CBE5F6" w:rsidR="007B284C" w:rsidRPr="007B284C" w:rsidRDefault="008A168D" w:rsidP="007B284C">
          <w:pPr>
            <w:pStyle w:val="TOC2"/>
            <w:tabs>
              <w:tab w:val="right" w:leader="dot" w:pos="9350"/>
            </w:tabs>
            <w:spacing w:line="276" w:lineRule="auto"/>
            <w:rPr>
              <w:rFonts w:ascii="Times New Roman" w:hAnsi="Times New Roman"/>
              <w:noProof/>
              <w:sz w:val="24"/>
            </w:rPr>
          </w:pPr>
          <w:hyperlink w:anchor="_Toc5291728" w:history="1">
            <w:r w:rsidR="007B284C" w:rsidRPr="007B284C">
              <w:rPr>
                <w:rStyle w:val="Hyperlink"/>
                <w:rFonts w:ascii="Times New Roman" w:hAnsi="Times New Roman"/>
                <w:noProof/>
                <w:sz w:val="24"/>
              </w:rPr>
              <w:t>Importance of Employee Retention</w:t>
            </w:r>
            <w:r w:rsidR="007B284C" w:rsidRPr="007B284C">
              <w:rPr>
                <w:rFonts w:ascii="Times New Roman" w:hAnsi="Times New Roman"/>
                <w:noProof/>
                <w:webHidden/>
                <w:sz w:val="24"/>
              </w:rPr>
              <w:tab/>
            </w:r>
            <w:r w:rsidR="007B284C" w:rsidRPr="007B284C">
              <w:rPr>
                <w:rFonts w:ascii="Times New Roman" w:hAnsi="Times New Roman"/>
                <w:noProof/>
                <w:webHidden/>
                <w:sz w:val="24"/>
              </w:rPr>
              <w:fldChar w:fldCharType="begin"/>
            </w:r>
            <w:r w:rsidR="007B284C" w:rsidRPr="007B284C">
              <w:rPr>
                <w:rFonts w:ascii="Times New Roman" w:hAnsi="Times New Roman"/>
                <w:noProof/>
                <w:webHidden/>
                <w:sz w:val="24"/>
              </w:rPr>
              <w:instrText xml:space="preserve"> PAGEREF _Toc5291728 \h </w:instrText>
            </w:r>
            <w:r w:rsidR="007B284C" w:rsidRPr="007B284C">
              <w:rPr>
                <w:rFonts w:ascii="Times New Roman" w:hAnsi="Times New Roman"/>
                <w:noProof/>
                <w:webHidden/>
                <w:sz w:val="24"/>
              </w:rPr>
            </w:r>
            <w:r w:rsidR="007B284C" w:rsidRPr="007B284C">
              <w:rPr>
                <w:rFonts w:ascii="Times New Roman" w:hAnsi="Times New Roman"/>
                <w:noProof/>
                <w:webHidden/>
                <w:sz w:val="24"/>
              </w:rPr>
              <w:fldChar w:fldCharType="separate"/>
            </w:r>
            <w:r w:rsidR="00E52ED7">
              <w:rPr>
                <w:rFonts w:ascii="Times New Roman" w:hAnsi="Times New Roman"/>
                <w:noProof/>
                <w:webHidden/>
                <w:sz w:val="24"/>
              </w:rPr>
              <w:t>7</w:t>
            </w:r>
            <w:r w:rsidR="007B284C" w:rsidRPr="007B284C">
              <w:rPr>
                <w:rFonts w:ascii="Times New Roman" w:hAnsi="Times New Roman"/>
                <w:noProof/>
                <w:webHidden/>
                <w:sz w:val="24"/>
              </w:rPr>
              <w:fldChar w:fldCharType="end"/>
            </w:r>
          </w:hyperlink>
        </w:p>
        <w:p w14:paraId="6EEE415B" w14:textId="1EBADC50" w:rsidR="007B284C" w:rsidRPr="007B284C" w:rsidRDefault="008A168D" w:rsidP="007B284C">
          <w:pPr>
            <w:pStyle w:val="TOC2"/>
            <w:tabs>
              <w:tab w:val="right" w:leader="dot" w:pos="9350"/>
            </w:tabs>
            <w:spacing w:line="276" w:lineRule="auto"/>
            <w:rPr>
              <w:rFonts w:ascii="Times New Roman" w:hAnsi="Times New Roman"/>
              <w:noProof/>
              <w:sz w:val="24"/>
            </w:rPr>
          </w:pPr>
          <w:hyperlink w:anchor="_Toc5291729" w:history="1">
            <w:r w:rsidR="007B284C" w:rsidRPr="007B284C">
              <w:rPr>
                <w:rStyle w:val="Hyperlink"/>
                <w:rFonts w:ascii="Times New Roman" w:hAnsi="Times New Roman"/>
                <w:noProof/>
                <w:sz w:val="24"/>
              </w:rPr>
              <w:t>Factors Influence Employee Retention</w:t>
            </w:r>
            <w:r w:rsidR="007B284C" w:rsidRPr="007B284C">
              <w:rPr>
                <w:rFonts w:ascii="Times New Roman" w:hAnsi="Times New Roman"/>
                <w:noProof/>
                <w:webHidden/>
                <w:sz w:val="24"/>
              </w:rPr>
              <w:tab/>
            </w:r>
            <w:r w:rsidR="007B284C" w:rsidRPr="007B284C">
              <w:rPr>
                <w:rFonts w:ascii="Times New Roman" w:hAnsi="Times New Roman"/>
                <w:noProof/>
                <w:webHidden/>
                <w:sz w:val="24"/>
              </w:rPr>
              <w:fldChar w:fldCharType="begin"/>
            </w:r>
            <w:r w:rsidR="007B284C" w:rsidRPr="007B284C">
              <w:rPr>
                <w:rFonts w:ascii="Times New Roman" w:hAnsi="Times New Roman"/>
                <w:noProof/>
                <w:webHidden/>
                <w:sz w:val="24"/>
              </w:rPr>
              <w:instrText xml:space="preserve"> PAGEREF _Toc5291729 \h </w:instrText>
            </w:r>
            <w:r w:rsidR="007B284C" w:rsidRPr="007B284C">
              <w:rPr>
                <w:rFonts w:ascii="Times New Roman" w:hAnsi="Times New Roman"/>
                <w:noProof/>
                <w:webHidden/>
                <w:sz w:val="24"/>
              </w:rPr>
            </w:r>
            <w:r w:rsidR="007B284C" w:rsidRPr="007B284C">
              <w:rPr>
                <w:rFonts w:ascii="Times New Roman" w:hAnsi="Times New Roman"/>
                <w:noProof/>
                <w:webHidden/>
                <w:sz w:val="24"/>
              </w:rPr>
              <w:fldChar w:fldCharType="separate"/>
            </w:r>
            <w:r w:rsidR="00E52ED7">
              <w:rPr>
                <w:rFonts w:ascii="Times New Roman" w:hAnsi="Times New Roman"/>
                <w:noProof/>
                <w:webHidden/>
                <w:sz w:val="24"/>
              </w:rPr>
              <w:t>8</w:t>
            </w:r>
            <w:r w:rsidR="007B284C" w:rsidRPr="007B284C">
              <w:rPr>
                <w:rFonts w:ascii="Times New Roman" w:hAnsi="Times New Roman"/>
                <w:noProof/>
                <w:webHidden/>
                <w:sz w:val="24"/>
              </w:rPr>
              <w:fldChar w:fldCharType="end"/>
            </w:r>
          </w:hyperlink>
        </w:p>
        <w:p w14:paraId="454E231E" w14:textId="5B3E938C" w:rsidR="007B284C" w:rsidRPr="007B284C" w:rsidRDefault="008A168D" w:rsidP="007B284C">
          <w:pPr>
            <w:pStyle w:val="TOC2"/>
            <w:tabs>
              <w:tab w:val="right" w:leader="dot" w:pos="9350"/>
            </w:tabs>
            <w:spacing w:line="276" w:lineRule="auto"/>
            <w:rPr>
              <w:rFonts w:ascii="Times New Roman" w:hAnsi="Times New Roman"/>
              <w:noProof/>
              <w:sz w:val="24"/>
            </w:rPr>
          </w:pPr>
          <w:hyperlink w:anchor="_Toc5291730" w:history="1">
            <w:r w:rsidR="007B284C" w:rsidRPr="007B284C">
              <w:rPr>
                <w:rStyle w:val="Hyperlink"/>
                <w:rFonts w:ascii="Times New Roman" w:hAnsi="Times New Roman"/>
                <w:noProof/>
                <w:sz w:val="24"/>
              </w:rPr>
              <w:t>Key Employee Retention Strategies</w:t>
            </w:r>
            <w:r w:rsidR="007B284C" w:rsidRPr="007B284C">
              <w:rPr>
                <w:rFonts w:ascii="Times New Roman" w:hAnsi="Times New Roman"/>
                <w:noProof/>
                <w:webHidden/>
                <w:sz w:val="24"/>
              </w:rPr>
              <w:tab/>
            </w:r>
            <w:r w:rsidR="007B284C" w:rsidRPr="007B284C">
              <w:rPr>
                <w:rFonts w:ascii="Times New Roman" w:hAnsi="Times New Roman"/>
                <w:noProof/>
                <w:webHidden/>
                <w:sz w:val="24"/>
              </w:rPr>
              <w:fldChar w:fldCharType="begin"/>
            </w:r>
            <w:r w:rsidR="007B284C" w:rsidRPr="007B284C">
              <w:rPr>
                <w:rFonts w:ascii="Times New Roman" w:hAnsi="Times New Roman"/>
                <w:noProof/>
                <w:webHidden/>
                <w:sz w:val="24"/>
              </w:rPr>
              <w:instrText xml:space="preserve"> PAGEREF _Toc5291730 \h </w:instrText>
            </w:r>
            <w:r w:rsidR="007B284C" w:rsidRPr="007B284C">
              <w:rPr>
                <w:rFonts w:ascii="Times New Roman" w:hAnsi="Times New Roman"/>
                <w:noProof/>
                <w:webHidden/>
                <w:sz w:val="24"/>
              </w:rPr>
            </w:r>
            <w:r w:rsidR="007B284C" w:rsidRPr="007B284C">
              <w:rPr>
                <w:rFonts w:ascii="Times New Roman" w:hAnsi="Times New Roman"/>
                <w:noProof/>
                <w:webHidden/>
                <w:sz w:val="24"/>
              </w:rPr>
              <w:fldChar w:fldCharType="separate"/>
            </w:r>
            <w:r w:rsidR="00E52ED7">
              <w:rPr>
                <w:rFonts w:ascii="Times New Roman" w:hAnsi="Times New Roman"/>
                <w:noProof/>
                <w:webHidden/>
                <w:sz w:val="24"/>
              </w:rPr>
              <w:t>9</w:t>
            </w:r>
            <w:r w:rsidR="007B284C" w:rsidRPr="007B284C">
              <w:rPr>
                <w:rFonts w:ascii="Times New Roman" w:hAnsi="Times New Roman"/>
                <w:noProof/>
                <w:webHidden/>
                <w:sz w:val="24"/>
              </w:rPr>
              <w:fldChar w:fldCharType="end"/>
            </w:r>
          </w:hyperlink>
        </w:p>
        <w:p w14:paraId="61A60565" w14:textId="01106DF8" w:rsidR="007B284C" w:rsidRPr="007B284C" w:rsidRDefault="008A168D" w:rsidP="007B284C">
          <w:pPr>
            <w:pStyle w:val="TOC3"/>
            <w:tabs>
              <w:tab w:val="right" w:leader="dot" w:pos="9350"/>
            </w:tabs>
            <w:spacing w:line="276" w:lineRule="auto"/>
            <w:rPr>
              <w:rFonts w:ascii="Times New Roman" w:hAnsi="Times New Roman"/>
              <w:noProof/>
              <w:sz w:val="24"/>
            </w:rPr>
          </w:pPr>
          <w:hyperlink w:anchor="_Toc5291731" w:history="1">
            <w:r w:rsidR="007B284C" w:rsidRPr="007B284C">
              <w:rPr>
                <w:rStyle w:val="Hyperlink"/>
                <w:rFonts w:ascii="Times New Roman" w:hAnsi="Times New Roman"/>
                <w:noProof/>
                <w:sz w:val="24"/>
              </w:rPr>
              <w:t>Recruitment</w:t>
            </w:r>
            <w:r w:rsidR="007B284C" w:rsidRPr="007B284C">
              <w:rPr>
                <w:rFonts w:ascii="Times New Roman" w:hAnsi="Times New Roman"/>
                <w:noProof/>
                <w:webHidden/>
                <w:sz w:val="24"/>
              </w:rPr>
              <w:tab/>
            </w:r>
            <w:r w:rsidR="007B284C" w:rsidRPr="007B284C">
              <w:rPr>
                <w:rFonts w:ascii="Times New Roman" w:hAnsi="Times New Roman"/>
                <w:noProof/>
                <w:webHidden/>
                <w:sz w:val="24"/>
              </w:rPr>
              <w:fldChar w:fldCharType="begin"/>
            </w:r>
            <w:r w:rsidR="007B284C" w:rsidRPr="007B284C">
              <w:rPr>
                <w:rFonts w:ascii="Times New Roman" w:hAnsi="Times New Roman"/>
                <w:noProof/>
                <w:webHidden/>
                <w:sz w:val="24"/>
              </w:rPr>
              <w:instrText xml:space="preserve"> PAGEREF _Toc5291731 \h </w:instrText>
            </w:r>
            <w:r w:rsidR="007B284C" w:rsidRPr="007B284C">
              <w:rPr>
                <w:rFonts w:ascii="Times New Roman" w:hAnsi="Times New Roman"/>
                <w:noProof/>
                <w:webHidden/>
                <w:sz w:val="24"/>
              </w:rPr>
            </w:r>
            <w:r w:rsidR="007B284C" w:rsidRPr="007B284C">
              <w:rPr>
                <w:rFonts w:ascii="Times New Roman" w:hAnsi="Times New Roman"/>
                <w:noProof/>
                <w:webHidden/>
                <w:sz w:val="24"/>
              </w:rPr>
              <w:fldChar w:fldCharType="separate"/>
            </w:r>
            <w:r w:rsidR="00E52ED7">
              <w:rPr>
                <w:rFonts w:ascii="Times New Roman" w:hAnsi="Times New Roman"/>
                <w:noProof/>
                <w:webHidden/>
                <w:sz w:val="24"/>
              </w:rPr>
              <w:t>9</w:t>
            </w:r>
            <w:r w:rsidR="007B284C" w:rsidRPr="007B284C">
              <w:rPr>
                <w:rFonts w:ascii="Times New Roman" w:hAnsi="Times New Roman"/>
                <w:noProof/>
                <w:webHidden/>
                <w:sz w:val="24"/>
              </w:rPr>
              <w:fldChar w:fldCharType="end"/>
            </w:r>
          </w:hyperlink>
        </w:p>
        <w:p w14:paraId="3929E92E" w14:textId="29813257" w:rsidR="007B284C" w:rsidRPr="007B284C" w:rsidRDefault="008A168D" w:rsidP="007B284C">
          <w:pPr>
            <w:pStyle w:val="TOC3"/>
            <w:tabs>
              <w:tab w:val="right" w:leader="dot" w:pos="9350"/>
            </w:tabs>
            <w:spacing w:line="276" w:lineRule="auto"/>
            <w:rPr>
              <w:rFonts w:ascii="Times New Roman" w:hAnsi="Times New Roman"/>
              <w:noProof/>
              <w:sz w:val="24"/>
            </w:rPr>
          </w:pPr>
          <w:hyperlink w:anchor="_Toc5291732" w:history="1">
            <w:r w:rsidR="007B284C" w:rsidRPr="007B284C">
              <w:rPr>
                <w:rStyle w:val="Hyperlink"/>
                <w:rFonts w:ascii="Times New Roman" w:hAnsi="Times New Roman"/>
                <w:noProof/>
                <w:sz w:val="24"/>
              </w:rPr>
              <w:t>Orientation and Onboarding</w:t>
            </w:r>
            <w:r w:rsidR="007B284C" w:rsidRPr="007B284C">
              <w:rPr>
                <w:rFonts w:ascii="Times New Roman" w:hAnsi="Times New Roman"/>
                <w:noProof/>
                <w:webHidden/>
                <w:sz w:val="24"/>
              </w:rPr>
              <w:tab/>
            </w:r>
            <w:r w:rsidR="007B284C" w:rsidRPr="007B284C">
              <w:rPr>
                <w:rFonts w:ascii="Times New Roman" w:hAnsi="Times New Roman"/>
                <w:noProof/>
                <w:webHidden/>
                <w:sz w:val="24"/>
              </w:rPr>
              <w:fldChar w:fldCharType="begin"/>
            </w:r>
            <w:r w:rsidR="007B284C" w:rsidRPr="007B284C">
              <w:rPr>
                <w:rFonts w:ascii="Times New Roman" w:hAnsi="Times New Roman"/>
                <w:noProof/>
                <w:webHidden/>
                <w:sz w:val="24"/>
              </w:rPr>
              <w:instrText xml:space="preserve"> PAGEREF _Toc5291732 \h </w:instrText>
            </w:r>
            <w:r w:rsidR="007B284C" w:rsidRPr="007B284C">
              <w:rPr>
                <w:rFonts w:ascii="Times New Roman" w:hAnsi="Times New Roman"/>
                <w:noProof/>
                <w:webHidden/>
                <w:sz w:val="24"/>
              </w:rPr>
            </w:r>
            <w:r w:rsidR="007B284C" w:rsidRPr="007B284C">
              <w:rPr>
                <w:rFonts w:ascii="Times New Roman" w:hAnsi="Times New Roman"/>
                <w:noProof/>
                <w:webHidden/>
                <w:sz w:val="24"/>
              </w:rPr>
              <w:fldChar w:fldCharType="separate"/>
            </w:r>
            <w:r w:rsidR="00E52ED7">
              <w:rPr>
                <w:rFonts w:ascii="Times New Roman" w:hAnsi="Times New Roman"/>
                <w:noProof/>
                <w:webHidden/>
                <w:sz w:val="24"/>
              </w:rPr>
              <w:t>9</w:t>
            </w:r>
            <w:r w:rsidR="007B284C" w:rsidRPr="007B284C">
              <w:rPr>
                <w:rFonts w:ascii="Times New Roman" w:hAnsi="Times New Roman"/>
                <w:noProof/>
                <w:webHidden/>
                <w:sz w:val="24"/>
              </w:rPr>
              <w:fldChar w:fldCharType="end"/>
            </w:r>
          </w:hyperlink>
        </w:p>
        <w:p w14:paraId="17E35C5C" w14:textId="0D13D3D2" w:rsidR="007B284C" w:rsidRPr="007B284C" w:rsidRDefault="008A168D" w:rsidP="007B284C">
          <w:pPr>
            <w:pStyle w:val="TOC3"/>
            <w:tabs>
              <w:tab w:val="right" w:leader="dot" w:pos="9350"/>
            </w:tabs>
            <w:spacing w:line="276" w:lineRule="auto"/>
            <w:rPr>
              <w:rFonts w:ascii="Times New Roman" w:hAnsi="Times New Roman"/>
              <w:noProof/>
              <w:sz w:val="24"/>
            </w:rPr>
          </w:pPr>
          <w:hyperlink w:anchor="_Toc5291733" w:history="1">
            <w:r w:rsidR="007B284C" w:rsidRPr="007B284C">
              <w:rPr>
                <w:rStyle w:val="Hyperlink"/>
                <w:rFonts w:ascii="Times New Roman" w:hAnsi="Times New Roman"/>
                <w:noProof/>
                <w:sz w:val="24"/>
              </w:rPr>
              <w:t>Training and Development</w:t>
            </w:r>
            <w:r w:rsidR="007B284C" w:rsidRPr="007B284C">
              <w:rPr>
                <w:rFonts w:ascii="Times New Roman" w:hAnsi="Times New Roman"/>
                <w:noProof/>
                <w:webHidden/>
                <w:sz w:val="24"/>
              </w:rPr>
              <w:tab/>
            </w:r>
            <w:r w:rsidR="007B284C" w:rsidRPr="007B284C">
              <w:rPr>
                <w:rFonts w:ascii="Times New Roman" w:hAnsi="Times New Roman"/>
                <w:noProof/>
                <w:webHidden/>
                <w:sz w:val="24"/>
              </w:rPr>
              <w:fldChar w:fldCharType="begin"/>
            </w:r>
            <w:r w:rsidR="007B284C" w:rsidRPr="007B284C">
              <w:rPr>
                <w:rFonts w:ascii="Times New Roman" w:hAnsi="Times New Roman"/>
                <w:noProof/>
                <w:webHidden/>
                <w:sz w:val="24"/>
              </w:rPr>
              <w:instrText xml:space="preserve"> PAGEREF _Toc5291733 \h </w:instrText>
            </w:r>
            <w:r w:rsidR="007B284C" w:rsidRPr="007B284C">
              <w:rPr>
                <w:rFonts w:ascii="Times New Roman" w:hAnsi="Times New Roman"/>
                <w:noProof/>
                <w:webHidden/>
                <w:sz w:val="24"/>
              </w:rPr>
            </w:r>
            <w:r w:rsidR="007B284C" w:rsidRPr="007B284C">
              <w:rPr>
                <w:rFonts w:ascii="Times New Roman" w:hAnsi="Times New Roman"/>
                <w:noProof/>
                <w:webHidden/>
                <w:sz w:val="24"/>
              </w:rPr>
              <w:fldChar w:fldCharType="separate"/>
            </w:r>
            <w:r w:rsidR="00E52ED7">
              <w:rPr>
                <w:rFonts w:ascii="Times New Roman" w:hAnsi="Times New Roman"/>
                <w:noProof/>
                <w:webHidden/>
                <w:sz w:val="24"/>
              </w:rPr>
              <w:t>10</w:t>
            </w:r>
            <w:r w:rsidR="007B284C" w:rsidRPr="007B284C">
              <w:rPr>
                <w:rFonts w:ascii="Times New Roman" w:hAnsi="Times New Roman"/>
                <w:noProof/>
                <w:webHidden/>
                <w:sz w:val="24"/>
              </w:rPr>
              <w:fldChar w:fldCharType="end"/>
            </w:r>
          </w:hyperlink>
        </w:p>
        <w:p w14:paraId="085AF650" w14:textId="5CB03DB8" w:rsidR="007B284C" w:rsidRPr="007B284C" w:rsidRDefault="008A168D" w:rsidP="007B284C">
          <w:pPr>
            <w:pStyle w:val="TOC3"/>
            <w:tabs>
              <w:tab w:val="right" w:leader="dot" w:pos="9350"/>
            </w:tabs>
            <w:spacing w:line="276" w:lineRule="auto"/>
            <w:rPr>
              <w:rFonts w:ascii="Times New Roman" w:hAnsi="Times New Roman"/>
              <w:noProof/>
              <w:sz w:val="24"/>
            </w:rPr>
          </w:pPr>
          <w:hyperlink w:anchor="_Toc5291734" w:history="1">
            <w:r w:rsidR="007B284C" w:rsidRPr="007B284C">
              <w:rPr>
                <w:rStyle w:val="Hyperlink"/>
                <w:rFonts w:ascii="Times New Roman" w:hAnsi="Times New Roman"/>
                <w:noProof/>
                <w:sz w:val="24"/>
              </w:rPr>
              <w:t>Performance Assessment</w:t>
            </w:r>
            <w:r w:rsidR="007B284C" w:rsidRPr="007B284C">
              <w:rPr>
                <w:rFonts w:ascii="Times New Roman" w:hAnsi="Times New Roman"/>
                <w:noProof/>
                <w:webHidden/>
                <w:sz w:val="24"/>
              </w:rPr>
              <w:tab/>
            </w:r>
            <w:r w:rsidR="007B284C" w:rsidRPr="007B284C">
              <w:rPr>
                <w:rFonts w:ascii="Times New Roman" w:hAnsi="Times New Roman"/>
                <w:noProof/>
                <w:webHidden/>
                <w:sz w:val="24"/>
              </w:rPr>
              <w:fldChar w:fldCharType="begin"/>
            </w:r>
            <w:r w:rsidR="007B284C" w:rsidRPr="007B284C">
              <w:rPr>
                <w:rFonts w:ascii="Times New Roman" w:hAnsi="Times New Roman"/>
                <w:noProof/>
                <w:webHidden/>
                <w:sz w:val="24"/>
              </w:rPr>
              <w:instrText xml:space="preserve"> PAGEREF _Toc5291734 \h </w:instrText>
            </w:r>
            <w:r w:rsidR="007B284C" w:rsidRPr="007B284C">
              <w:rPr>
                <w:rFonts w:ascii="Times New Roman" w:hAnsi="Times New Roman"/>
                <w:noProof/>
                <w:webHidden/>
                <w:sz w:val="24"/>
              </w:rPr>
            </w:r>
            <w:r w:rsidR="007B284C" w:rsidRPr="007B284C">
              <w:rPr>
                <w:rFonts w:ascii="Times New Roman" w:hAnsi="Times New Roman"/>
                <w:noProof/>
                <w:webHidden/>
                <w:sz w:val="24"/>
              </w:rPr>
              <w:fldChar w:fldCharType="separate"/>
            </w:r>
            <w:r w:rsidR="00E52ED7">
              <w:rPr>
                <w:rFonts w:ascii="Times New Roman" w:hAnsi="Times New Roman"/>
                <w:noProof/>
                <w:webHidden/>
                <w:sz w:val="24"/>
              </w:rPr>
              <w:t>10</w:t>
            </w:r>
            <w:r w:rsidR="007B284C" w:rsidRPr="007B284C">
              <w:rPr>
                <w:rFonts w:ascii="Times New Roman" w:hAnsi="Times New Roman"/>
                <w:noProof/>
                <w:webHidden/>
                <w:sz w:val="24"/>
              </w:rPr>
              <w:fldChar w:fldCharType="end"/>
            </w:r>
          </w:hyperlink>
        </w:p>
        <w:p w14:paraId="24A81A14" w14:textId="614C94F7" w:rsidR="007B284C" w:rsidRPr="007B284C" w:rsidRDefault="008A168D" w:rsidP="007B284C">
          <w:pPr>
            <w:pStyle w:val="TOC3"/>
            <w:tabs>
              <w:tab w:val="right" w:leader="dot" w:pos="9350"/>
            </w:tabs>
            <w:spacing w:line="276" w:lineRule="auto"/>
            <w:rPr>
              <w:rFonts w:ascii="Times New Roman" w:hAnsi="Times New Roman"/>
              <w:noProof/>
              <w:sz w:val="24"/>
            </w:rPr>
          </w:pPr>
          <w:hyperlink w:anchor="_Toc5291735" w:history="1">
            <w:r w:rsidR="007B284C" w:rsidRPr="007B284C">
              <w:rPr>
                <w:rStyle w:val="Hyperlink"/>
                <w:rFonts w:ascii="Times New Roman" w:hAnsi="Times New Roman"/>
                <w:noProof/>
                <w:sz w:val="24"/>
              </w:rPr>
              <w:t>Pay and Benefits</w:t>
            </w:r>
            <w:r w:rsidR="007B284C" w:rsidRPr="007B284C">
              <w:rPr>
                <w:rFonts w:ascii="Times New Roman" w:hAnsi="Times New Roman"/>
                <w:noProof/>
                <w:webHidden/>
                <w:sz w:val="24"/>
              </w:rPr>
              <w:tab/>
            </w:r>
            <w:r w:rsidR="007B284C" w:rsidRPr="007B284C">
              <w:rPr>
                <w:rFonts w:ascii="Times New Roman" w:hAnsi="Times New Roman"/>
                <w:noProof/>
                <w:webHidden/>
                <w:sz w:val="24"/>
              </w:rPr>
              <w:fldChar w:fldCharType="begin"/>
            </w:r>
            <w:r w:rsidR="007B284C" w:rsidRPr="007B284C">
              <w:rPr>
                <w:rFonts w:ascii="Times New Roman" w:hAnsi="Times New Roman"/>
                <w:noProof/>
                <w:webHidden/>
                <w:sz w:val="24"/>
              </w:rPr>
              <w:instrText xml:space="preserve"> PAGEREF _Toc5291735 \h </w:instrText>
            </w:r>
            <w:r w:rsidR="007B284C" w:rsidRPr="007B284C">
              <w:rPr>
                <w:rFonts w:ascii="Times New Roman" w:hAnsi="Times New Roman"/>
                <w:noProof/>
                <w:webHidden/>
                <w:sz w:val="24"/>
              </w:rPr>
            </w:r>
            <w:r w:rsidR="007B284C" w:rsidRPr="007B284C">
              <w:rPr>
                <w:rFonts w:ascii="Times New Roman" w:hAnsi="Times New Roman"/>
                <w:noProof/>
                <w:webHidden/>
                <w:sz w:val="24"/>
              </w:rPr>
              <w:fldChar w:fldCharType="separate"/>
            </w:r>
            <w:r w:rsidR="00E52ED7">
              <w:rPr>
                <w:rFonts w:ascii="Times New Roman" w:hAnsi="Times New Roman"/>
                <w:noProof/>
                <w:webHidden/>
                <w:sz w:val="24"/>
              </w:rPr>
              <w:t>10</w:t>
            </w:r>
            <w:r w:rsidR="007B284C" w:rsidRPr="007B284C">
              <w:rPr>
                <w:rFonts w:ascii="Times New Roman" w:hAnsi="Times New Roman"/>
                <w:noProof/>
                <w:webHidden/>
                <w:sz w:val="24"/>
              </w:rPr>
              <w:fldChar w:fldCharType="end"/>
            </w:r>
          </w:hyperlink>
        </w:p>
        <w:p w14:paraId="5FFD41E3" w14:textId="41380442" w:rsidR="007B284C" w:rsidRPr="007B284C" w:rsidRDefault="008A168D" w:rsidP="007B284C">
          <w:pPr>
            <w:pStyle w:val="TOC2"/>
            <w:tabs>
              <w:tab w:val="right" w:leader="dot" w:pos="9350"/>
            </w:tabs>
            <w:spacing w:line="276" w:lineRule="auto"/>
            <w:rPr>
              <w:rFonts w:ascii="Times New Roman" w:hAnsi="Times New Roman"/>
              <w:noProof/>
              <w:sz w:val="24"/>
            </w:rPr>
          </w:pPr>
          <w:hyperlink w:anchor="_Toc5291736" w:history="1">
            <w:r w:rsidR="007B284C" w:rsidRPr="007B284C">
              <w:rPr>
                <w:rStyle w:val="Hyperlink"/>
                <w:rFonts w:ascii="Times New Roman" w:hAnsi="Times New Roman"/>
                <w:noProof/>
                <w:sz w:val="24"/>
              </w:rPr>
              <w:t>Basic Practices for Employee Retention</w:t>
            </w:r>
            <w:r w:rsidR="007B284C" w:rsidRPr="007B284C">
              <w:rPr>
                <w:rFonts w:ascii="Times New Roman" w:hAnsi="Times New Roman"/>
                <w:noProof/>
                <w:webHidden/>
                <w:sz w:val="24"/>
              </w:rPr>
              <w:tab/>
            </w:r>
            <w:r w:rsidR="007B284C" w:rsidRPr="007B284C">
              <w:rPr>
                <w:rFonts w:ascii="Times New Roman" w:hAnsi="Times New Roman"/>
                <w:noProof/>
                <w:webHidden/>
                <w:sz w:val="24"/>
              </w:rPr>
              <w:fldChar w:fldCharType="begin"/>
            </w:r>
            <w:r w:rsidR="007B284C" w:rsidRPr="007B284C">
              <w:rPr>
                <w:rFonts w:ascii="Times New Roman" w:hAnsi="Times New Roman"/>
                <w:noProof/>
                <w:webHidden/>
                <w:sz w:val="24"/>
              </w:rPr>
              <w:instrText xml:space="preserve"> PAGEREF _Toc5291736 \h </w:instrText>
            </w:r>
            <w:r w:rsidR="007B284C" w:rsidRPr="007B284C">
              <w:rPr>
                <w:rFonts w:ascii="Times New Roman" w:hAnsi="Times New Roman"/>
                <w:noProof/>
                <w:webHidden/>
                <w:sz w:val="24"/>
              </w:rPr>
            </w:r>
            <w:r w:rsidR="007B284C" w:rsidRPr="007B284C">
              <w:rPr>
                <w:rFonts w:ascii="Times New Roman" w:hAnsi="Times New Roman"/>
                <w:noProof/>
                <w:webHidden/>
                <w:sz w:val="24"/>
              </w:rPr>
              <w:fldChar w:fldCharType="separate"/>
            </w:r>
            <w:r w:rsidR="00E52ED7">
              <w:rPr>
                <w:rFonts w:ascii="Times New Roman" w:hAnsi="Times New Roman"/>
                <w:noProof/>
                <w:webHidden/>
                <w:sz w:val="24"/>
              </w:rPr>
              <w:t>10</w:t>
            </w:r>
            <w:r w:rsidR="007B284C" w:rsidRPr="007B284C">
              <w:rPr>
                <w:rFonts w:ascii="Times New Roman" w:hAnsi="Times New Roman"/>
                <w:noProof/>
                <w:webHidden/>
                <w:sz w:val="24"/>
              </w:rPr>
              <w:fldChar w:fldCharType="end"/>
            </w:r>
          </w:hyperlink>
        </w:p>
        <w:p w14:paraId="11D58C64" w14:textId="5DD0B794" w:rsidR="007B284C" w:rsidRPr="007B284C" w:rsidRDefault="008A168D" w:rsidP="007B284C">
          <w:pPr>
            <w:pStyle w:val="TOC2"/>
            <w:tabs>
              <w:tab w:val="right" w:leader="dot" w:pos="9350"/>
            </w:tabs>
            <w:spacing w:line="276" w:lineRule="auto"/>
            <w:rPr>
              <w:rFonts w:ascii="Times New Roman" w:hAnsi="Times New Roman"/>
              <w:noProof/>
              <w:sz w:val="24"/>
            </w:rPr>
          </w:pPr>
          <w:hyperlink w:anchor="_Toc5291737" w:history="1">
            <w:r w:rsidR="007B284C" w:rsidRPr="007B284C">
              <w:rPr>
                <w:rStyle w:val="Hyperlink"/>
                <w:rFonts w:ascii="Times New Roman" w:hAnsi="Times New Roman"/>
                <w:noProof/>
                <w:sz w:val="24"/>
              </w:rPr>
              <w:t>Theories Concerning to the Idea of Retention</w:t>
            </w:r>
            <w:r w:rsidR="007B284C" w:rsidRPr="007B284C">
              <w:rPr>
                <w:rFonts w:ascii="Times New Roman" w:hAnsi="Times New Roman"/>
                <w:noProof/>
                <w:webHidden/>
                <w:sz w:val="24"/>
              </w:rPr>
              <w:tab/>
            </w:r>
            <w:r w:rsidR="007B284C" w:rsidRPr="007B284C">
              <w:rPr>
                <w:rFonts w:ascii="Times New Roman" w:hAnsi="Times New Roman"/>
                <w:noProof/>
                <w:webHidden/>
                <w:sz w:val="24"/>
              </w:rPr>
              <w:fldChar w:fldCharType="begin"/>
            </w:r>
            <w:r w:rsidR="007B284C" w:rsidRPr="007B284C">
              <w:rPr>
                <w:rFonts w:ascii="Times New Roman" w:hAnsi="Times New Roman"/>
                <w:noProof/>
                <w:webHidden/>
                <w:sz w:val="24"/>
              </w:rPr>
              <w:instrText xml:space="preserve"> PAGEREF _Toc5291737 \h </w:instrText>
            </w:r>
            <w:r w:rsidR="007B284C" w:rsidRPr="007B284C">
              <w:rPr>
                <w:rFonts w:ascii="Times New Roman" w:hAnsi="Times New Roman"/>
                <w:noProof/>
                <w:webHidden/>
                <w:sz w:val="24"/>
              </w:rPr>
            </w:r>
            <w:r w:rsidR="007B284C" w:rsidRPr="007B284C">
              <w:rPr>
                <w:rFonts w:ascii="Times New Roman" w:hAnsi="Times New Roman"/>
                <w:noProof/>
                <w:webHidden/>
                <w:sz w:val="24"/>
              </w:rPr>
              <w:fldChar w:fldCharType="separate"/>
            </w:r>
            <w:r w:rsidR="00E52ED7">
              <w:rPr>
                <w:rFonts w:ascii="Times New Roman" w:hAnsi="Times New Roman"/>
                <w:noProof/>
                <w:webHidden/>
                <w:sz w:val="24"/>
              </w:rPr>
              <w:t>11</w:t>
            </w:r>
            <w:r w:rsidR="007B284C" w:rsidRPr="007B284C">
              <w:rPr>
                <w:rFonts w:ascii="Times New Roman" w:hAnsi="Times New Roman"/>
                <w:noProof/>
                <w:webHidden/>
                <w:sz w:val="24"/>
              </w:rPr>
              <w:fldChar w:fldCharType="end"/>
            </w:r>
          </w:hyperlink>
        </w:p>
        <w:p w14:paraId="48779385" w14:textId="776B91BB" w:rsidR="007B284C" w:rsidRPr="007B284C" w:rsidRDefault="008A168D" w:rsidP="007B284C">
          <w:pPr>
            <w:pStyle w:val="TOC2"/>
            <w:tabs>
              <w:tab w:val="right" w:leader="dot" w:pos="9350"/>
            </w:tabs>
            <w:spacing w:line="276" w:lineRule="auto"/>
            <w:rPr>
              <w:rFonts w:ascii="Times New Roman" w:hAnsi="Times New Roman"/>
              <w:noProof/>
              <w:sz w:val="24"/>
            </w:rPr>
          </w:pPr>
          <w:hyperlink w:anchor="_Toc5291738" w:history="1">
            <w:r w:rsidR="007B284C" w:rsidRPr="007B284C">
              <w:rPr>
                <w:rStyle w:val="Hyperlink"/>
                <w:rFonts w:ascii="Times New Roman" w:hAnsi="Times New Roman"/>
                <w:noProof/>
                <w:sz w:val="24"/>
              </w:rPr>
              <w:t>Impact of Employee Retention on Organisational Performance</w:t>
            </w:r>
            <w:r w:rsidR="007B284C" w:rsidRPr="007B284C">
              <w:rPr>
                <w:rFonts w:ascii="Times New Roman" w:hAnsi="Times New Roman"/>
                <w:noProof/>
                <w:webHidden/>
                <w:sz w:val="24"/>
              </w:rPr>
              <w:tab/>
            </w:r>
            <w:r w:rsidR="007B284C" w:rsidRPr="007B284C">
              <w:rPr>
                <w:rFonts w:ascii="Times New Roman" w:hAnsi="Times New Roman"/>
                <w:noProof/>
                <w:webHidden/>
                <w:sz w:val="24"/>
              </w:rPr>
              <w:fldChar w:fldCharType="begin"/>
            </w:r>
            <w:r w:rsidR="007B284C" w:rsidRPr="007B284C">
              <w:rPr>
                <w:rFonts w:ascii="Times New Roman" w:hAnsi="Times New Roman"/>
                <w:noProof/>
                <w:webHidden/>
                <w:sz w:val="24"/>
              </w:rPr>
              <w:instrText xml:space="preserve"> PAGEREF _Toc5291738 \h </w:instrText>
            </w:r>
            <w:r w:rsidR="007B284C" w:rsidRPr="007B284C">
              <w:rPr>
                <w:rFonts w:ascii="Times New Roman" w:hAnsi="Times New Roman"/>
                <w:noProof/>
                <w:webHidden/>
                <w:sz w:val="24"/>
              </w:rPr>
            </w:r>
            <w:r w:rsidR="007B284C" w:rsidRPr="007B284C">
              <w:rPr>
                <w:rFonts w:ascii="Times New Roman" w:hAnsi="Times New Roman"/>
                <w:noProof/>
                <w:webHidden/>
                <w:sz w:val="24"/>
              </w:rPr>
              <w:fldChar w:fldCharType="separate"/>
            </w:r>
            <w:r w:rsidR="00E52ED7">
              <w:rPr>
                <w:rFonts w:ascii="Times New Roman" w:hAnsi="Times New Roman"/>
                <w:noProof/>
                <w:webHidden/>
                <w:sz w:val="24"/>
              </w:rPr>
              <w:t>12</w:t>
            </w:r>
            <w:r w:rsidR="007B284C" w:rsidRPr="007B284C">
              <w:rPr>
                <w:rFonts w:ascii="Times New Roman" w:hAnsi="Times New Roman"/>
                <w:noProof/>
                <w:webHidden/>
                <w:sz w:val="24"/>
              </w:rPr>
              <w:fldChar w:fldCharType="end"/>
            </w:r>
          </w:hyperlink>
        </w:p>
        <w:p w14:paraId="2E634230" w14:textId="6A03729E" w:rsidR="007B284C" w:rsidRPr="007B284C" w:rsidRDefault="008A168D" w:rsidP="007B284C">
          <w:pPr>
            <w:pStyle w:val="TOC1"/>
            <w:tabs>
              <w:tab w:val="right" w:leader="dot" w:pos="9350"/>
            </w:tabs>
            <w:spacing w:line="276" w:lineRule="auto"/>
            <w:rPr>
              <w:rFonts w:ascii="Times New Roman" w:hAnsi="Times New Roman"/>
              <w:noProof/>
              <w:sz w:val="24"/>
            </w:rPr>
          </w:pPr>
          <w:hyperlink w:anchor="_Toc5291739" w:history="1">
            <w:r w:rsidR="007B284C" w:rsidRPr="007B284C">
              <w:rPr>
                <w:rStyle w:val="Hyperlink"/>
                <w:rFonts w:ascii="Times New Roman" w:hAnsi="Times New Roman"/>
                <w:noProof/>
                <w:sz w:val="24"/>
              </w:rPr>
              <w:t>Conclusion</w:t>
            </w:r>
            <w:r w:rsidR="007B284C" w:rsidRPr="007B284C">
              <w:rPr>
                <w:rFonts w:ascii="Times New Roman" w:hAnsi="Times New Roman"/>
                <w:noProof/>
                <w:webHidden/>
                <w:sz w:val="24"/>
              </w:rPr>
              <w:tab/>
            </w:r>
            <w:r w:rsidR="007B284C" w:rsidRPr="007B284C">
              <w:rPr>
                <w:rFonts w:ascii="Times New Roman" w:hAnsi="Times New Roman"/>
                <w:noProof/>
                <w:webHidden/>
                <w:sz w:val="24"/>
              </w:rPr>
              <w:fldChar w:fldCharType="begin"/>
            </w:r>
            <w:r w:rsidR="007B284C" w:rsidRPr="007B284C">
              <w:rPr>
                <w:rFonts w:ascii="Times New Roman" w:hAnsi="Times New Roman"/>
                <w:noProof/>
                <w:webHidden/>
                <w:sz w:val="24"/>
              </w:rPr>
              <w:instrText xml:space="preserve"> PAGEREF _Toc5291739 \h </w:instrText>
            </w:r>
            <w:r w:rsidR="007B284C" w:rsidRPr="007B284C">
              <w:rPr>
                <w:rFonts w:ascii="Times New Roman" w:hAnsi="Times New Roman"/>
                <w:noProof/>
                <w:webHidden/>
                <w:sz w:val="24"/>
              </w:rPr>
            </w:r>
            <w:r w:rsidR="007B284C" w:rsidRPr="007B284C">
              <w:rPr>
                <w:rFonts w:ascii="Times New Roman" w:hAnsi="Times New Roman"/>
                <w:noProof/>
                <w:webHidden/>
                <w:sz w:val="24"/>
              </w:rPr>
              <w:fldChar w:fldCharType="separate"/>
            </w:r>
            <w:r w:rsidR="00E52ED7">
              <w:rPr>
                <w:rFonts w:ascii="Times New Roman" w:hAnsi="Times New Roman"/>
                <w:noProof/>
                <w:webHidden/>
                <w:sz w:val="24"/>
              </w:rPr>
              <w:t>13</w:t>
            </w:r>
            <w:r w:rsidR="007B284C" w:rsidRPr="007B284C">
              <w:rPr>
                <w:rFonts w:ascii="Times New Roman" w:hAnsi="Times New Roman"/>
                <w:noProof/>
                <w:webHidden/>
                <w:sz w:val="24"/>
              </w:rPr>
              <w:fldChar w:fldCharType="end"/>
            </w:r>
          </w:hyperlink>
        </w:p>
        <w:p w14:paraId="30EF025B" w14:textId="3D769277" w:rsidR="007B284C" w:rsidRPr="007B284C" w:rsidRDefault="008A168D" w:rsidP="007B284C">
          <w:pPr>
            <w:pStyle w:val="TOC1"/>
            <w:tabs>
              <w:tab w:val="right" w:leader="dot" w:pos="9350"/>
            </w:tabs>
            <w:spacing w:line="276" w:lineRule="auto"/>
            <w:rPr>
              <w:rFonts w:ascii="Times New Roman" w:hAnsi="Times New Roman"/>
              <w:noProof/>
              <w:sz w:val="24"/>
            </w:rPr>
          </w:pPr>
          <w:hyperlink w:anchor="_Toc5291740" w:history="1">
            <w:r w:rsidR="007B284C" w:rsidRPr="007B284C">
              <w:rPr>
                <w:rStyle w:val="Hyperlink"/>
                <w:rFonts w:ascii="Times New Roman" w:hAnsi="Times New Roman"/>
                <w:noProof/>
                <w:sz w:val="24"/>
              </w:rPr>
              <w:t>References</w:t>
            </w:r>
            <w:r w:rsidR="007B284C" w:rsidRPr="007B284C">
              <w:rPr>
                <w:rFonts w:ascii="Times New Roman" w:hAnsi="Times New Roman"/>
                <w:noProof/>
                <w:webHidden/>
                <w:sz w:val="24"/>
              </w:rPr>
              <w:tab/>
            </w:r>
            <w:r w:rsidR="007B284C" w:rsidRPr="007B284C">
              <w:rPr>
                <w:rFonts w:ascii="Times New Roman" w:hAnsi="Times New Roman"/>
                <w:noProof/>
                <w:webHidden/>
                <w:sz w:val="24"/>
              </w:rPr>
              <w:fldChar w:fldCharType="begin"/>
            </w:r>
            <w:r w:rsidR="007B284C" w:rsidRPr="007B284C">
              <w:rPr>
                <w:rFonts w:ascii="Times New Roman" w:hAnsi="Times New Roman"/>
                <w:noProof/>
                <w:webHidden/>
                <w:sz w:val="24"/>
              </w:rPr>
              <w:instrText xml:space="preserve"> PAGEREF _Toc5291740 \h </w:instrText>
            </w:r>
            <w:r w:rsidR="007B284C" w:rsidRPr="007B284C">
              <w:rPr>
                <w:rFonts w:ascii="Times New Roman" w:hAnsi="Times New Roman"/>
                <w:noProof/>
                <w:webHidden/>
                <w:sz w:val="24"/>
              </w:rPr>
            </w:r>
            <w:r w:rsidR="007B284C" w:rsidRPr="007B284C">
              <w:rPr>
                <w:rFonts w:ascii="Times New Roman" w:hAnsi="Times New Roman"/>
                <w:noProof/>
                <w:webHidden/>
                <w:sz w:val="24"/>
              </w:rPr>
              <w:fldChar w:fldCharType="separate"/>
            </w:r>
            <w:r w:rsidR="00E52ED7">
              <w:rPr>
                <w:rFonts w:ascii="Times New Roman" w:hAnsi="Times New Roman"/>
                <w:noProof/>
                <w:webHidden/>
                <w:sz w:val="24"/>
              </w:rPr>
              <w:t>15</w:t>
            </w:r>
            <w:r w:rsidR="007B284C" w:rsidRPr="007B284C">
              <w:rPr>
                <w:rFonts w:ascii="Times New Roman" w:hAnsi="Times New Roman"/>
                <w:noProof/>
                <w:webHidden/>
                <w:sz w:val="24"/>
              </w:rPr>
              <w:fldChar w:fldCharType="end"/>
            </w:r>
          </w:hyperlink>
        </w:p>
        <w:p w14:paraId="14747A0C" w14:textId="3947382D" w:rsidR="007B284C" w:rsidRDefault="007B284C">
          <w:r>
            <w:rPr>
              <w:b/>
              <w:bCs/>
              <w:noProof/>
            </w:rPr>
            <w:fldChar w:fldCharType="end"/>
          </w:r>
        </w:p>
      </w:sdtContent>
    </w:sdt>
    <w:p w14:paraId="28B675C2" w14:textId="77777777" w:rsidR="005152CB" w:rsidRDefault="005152CB" w:rsidP="002100CC">
      <w:pPr>
        <w:ind w:firstLine="0"/>
        <w:jc w:val="center"/>
      </w:pPr>
    </w:p>
    <w:p w14:paraId="23EBEDD2" w14:textId="2D0F5301" w:rsidR="005152CB" w:rsidRDefault="005152CB" w:rsidP="002100CC">
      <w:pPr>
        <w:ind w:firstLine="0"/>
        <w:jc w:val="center"/>
      </w:pPr>
    </w:p>
    <w:p w14:paraId="3FF00C4E" w14:textId="7714D5FD" w:rsidR="005152CB" w:rsidRDefault="005152CB" w:rsidP="002100CC">
      <w:pPr>
        <w:ind w:firstLine="0"/>
        <w:jc w:val="center"/>
      </w:pPr>
    </w:p>
    <w:p w14:paraId="756239F3" w14:textId="545626F9" w:rsidR="005152CB" w:rsidRDefault="005152CB" w:rsidP="002100CC">
      <w:pPr>
        <w:ind w:firstLine="0"/>
        <w:jc w:val="center"/>
      </w:pPr>
    </w:p>
    <w:p w14:paraId="0821F680" w14:textId="19FA5063" w:rsidR="005152CB" w:rsidRDefault="005152CB" w:rsidP="002100CC">
      <w:pPr>
        <w:ind w:firstLine="0"/>
        <w:jc w:val="center"/>
      </w:pPr>
    </w:p>
    <w:p w14:paraId="32EAAF2C" w14:textId="704EF037" w:rsidR="005152CB" w:rsidRDefault="005152CB" w:rsidP="002100CC">
      <w:pPr>
        <w:ind w:firstLine="0"/>
        <w:jc w:val="center"/>
      </w:pPr>
    </w:p>
    <w:p w14:paraId="1F6267E4" w14:textId="1D385DB0" w:rsidR="005152CB" w:rsidRDefault="005152CB" w:rsidP="002100CC">
      <w:pPr>
        <w:ind w:firstLine="0"/>
        <w:jc w:val="center"/>
      </w:pPr>
    </w:p>
    <w:p w14:paraId="166EE3D6" w14:textId="37273361" w:rsidR="005152CB" w:rsidRDefault="005152CB" w:rsidP="002100CC">
      <w:pPr>
        <w:ind w:firstLine="0"/>
        <w:jc w:val="center"/>
      </w:pPr>
    </w:p>
    <w:p w14:paraId="08105352" w14:textId="77777777" w:rsidR="00E52ED7" w:rsidRDefault="00E52ED7" w:rsidP="00E52ED7">
      <w:pPr>
        <w:spacing w:line="240" w:lineRule="auto"/>
        <w:ind w:firstLine="0"/>
      </w:pPr>
    </w:p>
    <w:p w14:paraId="30F03322" w14:textId="70FF2A8D" w:rsidR="00453C5B" w:rsidRDefault="002B1B96" w:rsidP="00E52ED7">
      <w:pPr>
        <w:spacing w:line="240" w:lineRule="auto"/>
        <w:ind w:firstLine="0"/>
        <w:jc w:val="center"/>
      </w:pPr>
      <w:r>
        <w:lastRenderedPageBreak/>
        <w:t>Retention</w:t>
      </w:r>
    </w:p>
    <w:p w14:paraId="75591A12" w14:textId="77777777" w:rsidR="00E52ED7" w:rsidRDefault="00E52ED7" w:rsidP="00E52ED7">
      <w:pPr>
        <w:spacing w:line="240" w:lineRule="auto"/>
        <w:ind w:firstLine="0"/>
        <w:jc w:val="center"/>
      </w:pPr>
    </w:p>
    <w:p w14:paraId="0BADF472" w14:textId="634C072E" w:rsidR="004701BD" w:rsidRDefault="00042598" w:rsidP="00E02617">
      <w:pPr>
        <w:pStyle w:val="Heading1"/>
      </w:pPr>
      <w:bookmarkStart w:id="1" w:name="_Toc5291725"/>
      <w:r>
        <w:t>Introduction</w:t>
      </w:r>
      <w:bookmarkEnd w:id="1"/>
    </w:p>
    <w:p w14:paraId="76BC4EF1" w14:textId="2637EFCB" w:rsidR="009E780C" w:rsidRDefault="009E780C" w:rsidP="00A67025">
      <w:pPr>
        <w:ind w:firstLine="0"/>
      </w:pPr>
      <w:r>
        <w:tab/>
        <w:t>Today,</w:t>
      </w:r>
      <w:r w:rsidR="0031511B">
        <w:t xml:space="preserve"> </w:t>
      </w:r>
      <w:r>
        <w:t>organisation</w:t>
      </w:r>
      <w:r w:rsidR="0031511B">
        <w:t>s</w:t>
      </w:r>
      <w:r>
        <w:t xml:space="preserve"> have to deal </w:t>
      </w:r>
      <w:r w:rsidR="0031511B">
        <w:t xml:space="preserve">with many different challenges in the competitive business environment. </w:t>
      </w:r>
      <w:r w:rsidR="00DB3AD1">
        <w:t xml:space="preserve">It is essential for </w:t>
      </w:r>
      <w:r w:rsidR="00DB3AD1" w:rsidRPr="0014392E">
        <w:rPr>
          <w:noProof/>
        </w:rPr>
        <w:t>business</w:t>
      </w:r>
      <w:r w:rsidR="00DB3AD1">
        <w:t xml:space="preserve"> </w:t>
      </w:r>
      <w:r w:rsidR="00DB3AD1" w:rsidRPr="00E5312D">
        <w:rPr>
          <w:noProof/>
        </w:rPr>
        <w:t>organisations</w:t>
      </w:r>
      <w:r w:rsidR="00DB3AD1">
        <w:t xml:space="preserve"> to </w:t>
      </w:r>
      <w:r w:rsidR="00FB2E17">
        <w:t xml:space="preserve">adopt different comprehensive working approaches to gain maximum share in the market. On the other hand, employees are </w:t>
      </w:r>
      <w:proofErr w:type="spellStart"/>
      <w:r w:rsidR="00BF185B">
        <w:t>recognised</w:t>
      </w:r>
      <w:proofErr w:type="spellEnd"/>
      <w:r w:rsidR="00FB2E17">
        <w:t xml:space="preserve"> as the main asset </w:t>
      </w:r>
      <w:r w:rsidR="0014392E">
        <w:rPr>
          <w:noProof/>
        </w:rPr>
        <w:t>of</w:t>
      </w:r>
      <w:r w:rsidR="00FB2E17">
        <w:t xml:space="preserve"> the </w:t>
      </w:r>
      <w:r w:rsidR="00FB2E17" w:rsidRPr="00E5312D">
        <w:rPr>
          <w:noProof/>
        </w:rPr>
        <w:t>organisation</w:t>
      </w:r>
      <w:r w:rsidR="00FB2E17">
        <w:t xml:space="preserve">. All the different </w:t>
      </w:r>
      <w:r w:rsidR="00FB2E17" w:rsidRPr="00E5312D">
        <w:rPr>
          <w:noProof/>
        </w:rPr>
        <w:t>organisational</w:t>
      </w:r>
      <w:r w:rsidR="00FB2E17">
        <w:t xml:space="preserve"> objectives can never achieve without the </w:t>
      </w:r>
      <w:r w:rsidR="00937553">
        <w:t xml:space="preserve">proper and influential role of the </w:t>
      </w:r>
      <w:r w:rsidR="00A00AC4">
        <w:t xml:space="preserve">employees. It is one of the core objectives for the management of the </w:t>
      </w:r>
      <w:r w:rsidR="00A00AC4" w:rsidRPr="00E5312D">
        <w:rPr>
          <w:noProof/>
        </w:rPr>
        <w:t>organisations</w:t>
      </w:r>
      <w:r w:rsidR="00A00AC4">
        <w:t xml:space="preserve"> to provide </w:t>
      </w:r>
      <w:r w:rsidR="0014392E">
        <w:t xml:space="preserve">a </w:t>
      </w:r>
      <w:r w:rsidR="00A00AC4" w:rsidRPr="0014392E">
        <w:rPr>
          <w:noProof/>
        </w:rPr>
        <w:t>conducive</w:t>
      </w:r>
      <w:r w:rsidR="00A00AC4">
        <w:t xml:space="preserve"> working environment </w:t>
      </w:r>
      <w:r w:rsidR="0014392E">
        <w:rPr>
          <w:noProof/>
        </w:rPr>
        <w:t>for</w:t>
      </w:r>
      <w:r w:rsidR="00A00AC4">
        <w:t xml:space="preserve"> all the employees to expect high performing outcomes in the end. </w:t>
      </w:r>
      <w:r w:rsidR="00B35D6C">
        <w:t xml:space="preserve">When it comes to the proper consideration of the workforce within </w:t>
      </w:r>
      <w:r w:rsidR="0014392E">
        <w:t xml:space="preserve">an </w:t>
      </w:r>
      <w:r w:rsidR="00B35D6C" w:rsidRPr="0014392E">
        <w:rPr>
          <w:noProof/>
        </w:rPr>
        <w:t>organisational</w:t>
      </w:r>
      <w:r w:rsidR="00B35D6C">
        <w:t xml:space="preserve"> setting than </w:t>
      </w:r>
      <w:r w:rsidR="00A27CD5">
        <w:t xml:space="preserve">retention is one major conceptual idea. Currently, organisations </w:t>
      </w:r>
      <w:r w:rsidR="00A27CD5" w:rsidRPr="0014392E">
        <w:rPr>
          <w:noProof/>
        </w:rPr>
        <w:t>are striv</w:t>
      </w:r>
      <w:r w:rsidR="0014392E">
        <w:rPr>
          <w:noProof/>
        </w:rPr>
        <w:t>ing</w:t>
      </w:r>
      <w:r w:rsidR="00A27CD5">
        <w:t xml:space="preserve"> to adopt different retention strategies to retain their valuable workers. </w:t>
      </w:r>
      <w:r w:rsidR="007E01DA">
        <w:t xml:space="preserve">facing employee turnover at </w:t>
      </w:r>
      <w:r w:rsidR="0014392E">
        <w:t xml:space="preserve">a </w:t>
      </w:r>
      <w:r w:rsidR="007E01DA" w:rsidRPr="0014392E">
        <w:rPr>
          <w:noProof/>
        </w:rPr>
        <w:t>huge</w:t>
      </w:r>
      <w:r w:rsidR="007E01DA">
        <w:t xml:space="preserve"> rate is one of the biggest challenges for </w:t>
      </w:r>
      <w:r w:rsidR="007E01DA" w:rsidRPr="0014392E">
        <w:rPr>
          <w:noProof/>
        </w:rPr>
        <w:t>organisations</w:t>
      </w:r>
      <w:r w:rsidR="007E01DA">
        <w:t>.</w:t>
      </w:r>
      <w:r w:rsidR="0051716C">
        <w:t xml:space="preserve"> </w:t>
      </w:r>
      <w:r w:rsidR="0051716C" w:rsidRPr="00E5312D">
        <w:rPr>
          <w:noProof/>
        </w:rPr>
        <w:t>Organisations</w:t>
      </w:r>
      <w:r w:rsidR="0051716C">
        <w:t xml:space="preserve"> </w:t>
      </w:r>
      <w:r w:rsidR="00A73738">
        <w:t>in a great</w:t>
      </w:r>
      <w:r w:rsidR="0014392E">
        <w:t xml:space="preserve"> </w:t>
      </w:r>
      <w:r w:rsidR="0051716C" w:rsidRPr="0014392E">
        <w:rPr>
          <w:noProof/>
        </w:rPr>
        <w:t>concern</w:t>
      </w:r>
      <w:r w:rsidR="0051716C">
        <w:t xml:space="preserve"> at different levels to ensure the effective form of employee retention. The concept of employee retention is defined as the application of the overall ability by the </w:t>
      </w:r>
      <w:r w:rsidR="0051716C" w:rsidRPr="00E5312D">
        <w:rPr>
          <w:noProof/>
        </w:rPr>
        <w:t>organisations</w:t>
      </w:r>
      <w:r w:rsidR="0051716C">
        <w:t xml:space="preserve"> to </w:t>
      </w:r>
      <w:r w:rsidR="00BE4CFA">
        <w:t xml:space="preserve">retain its useful customers. Different strategies and practical domains are established by the </w:t>
      </w:r>
      <w:r w:rsidR="00BE4CFA" w:rsidRPr="00E5312D">
        <w:rPr>
          <w:noProof/>
        </w:rPr>
        <w:t>organisations</w:t>
      </w:r>
      <w:r w:rsidR="00BE4CFA">
        <w:t xml:space="preserve"> to ensure the </w:t>
      </w:r>
      <w:r w:rsidR="002C0FB6">
        <w:t xml:space="preserve">availability of the workers who are the major source of development and profitability for the </w:t>
      </w:r>
      <w:r w:rsidR="002C0FB6" w:rsidRPr="00E5312D">
        <w:rPr>
          <w:noProof/>
        </w:rPr>
        <w:t>organisations</w:t>
      </w:r>
      <w:r w:rsidR="00A67025">
        <w:t xml:space="preserve"> </w:t>
      </w:r>
      <w:r w:rsidR="00A67025">
        <w:fldChar w:fldCharType="begin"/>
      </w:r>
      <w:r w:rsidR="00A67025">
        <w:instrText xml:space="preserve"> ADDIN ZOTERO_ITEM CSL_CITATION {"citationID":"AW2HWVxs","properties":{"formattedCitation":"(Younge &amp; Marx, 2016)","plainCitation":"(Younge &amp; Marx, 2016)","noteIndex":0},"citationItems":[{"id":1810,"uris":["http://zotero.org/users/local/lMSdZ3dY/items/H4GIJP8X"],"uri":["http://zotero.org/users/local/lMSdZ3dY/items/H4GIJP8X"],"itemData":{"id":1810,"type":"article-journal","title":"The value of employee retention: Evidence from a natural experiment","container-title":"Journal of Economics &amp; Management Strategy","page":"652-677","volume":"25","issue":"3","author":[{"family":"Younge","given":"Kenneth A."},{"family":"Marx","given":"Matt"}],"issued":{"date-parts":[["2016"]]}}}],"schema":"https://github.com/citation-style-language/schema/raw/master/csl-citation.json"} </w:instrText>
      </w:r>
      <w:r w:rsidR="00A67025">
        <w:fldChar w:fldCharType="separate"/>
      </w:r>
      <w:r w:rsidR="00A67025" w:rsidRPr="00A67025">
        <w:t>(</w:t>
      </w:r>
      <w:proofErr w:type="spellStart"/>
      <w:r w:rsidR="00A67025" w:rsidRPr="00A67025">
        <w:t>Younge</w:t>
      </w:r>
      <w:proofErr w:type="spellEnd"/>
      <w:r w:rsidR="00A67025" w:rsidRPr="00A67025">
        <w:t xml:space="preserve"> &amp; Marx, 2016)</w:t>
      </w:r>
      <w:r w:rsidR="00A67025">
        <w:fldChar w:fldCharType="end"/>
      </w:r>
      <w:r w:rsidR="00A67025">
        <w:t>.</w:t>
      </w:r>
      <w:r w:rsidR="002C0FB6">
        <w:t xml:space="preserve"> The broad phenomenon of retention is</w:t>
      </w:r>
      <w:r w:rsidR="00E5526A">
        <w:t xml:space="preserve"> </w:t>
      </w:r>
      <w:r w:rsidR="00136DBF">
        <w:t xml:space="preserve">defined as the </w:t>
      </w:r>
      <w:r w:rsidR="00136DBF" w:rsidRPr="00E5312D">
        <w:rPr>
          <w:noProof/>
        </w:rPr>
        <w:t>organisations’</w:t>
      </w:r>
      <w:r w:rsidR="00136DBF">
        <w:t xml:space="preserve"> attempt to retain its workers. </w:t>
      </w:r>
      <w:r w:rsidR="00D859E0">
        <w:t xml:space="preserve">Here the main focus </w:t>
      </w:r>
      <w:r w:rsidR="00591C28">
        <w:t xml:space="preserve">is to critically explore the idea of retention by considering different relevant strategies and </w:t>
      </w:r>
      <w:r w:rsidR="007D566E">
        <w:t xml:space="preserve">theoretical approaches. </w:t>
      </w:r>
    </w:p>
    <w:p w14:paraId="19FE0F06" w14:textId="134FF75B" w:rsidR="00042598" w:rsidRDefault="00042598" w:rsidP="00E02617">
      <w:pPr>
        <w:pStyle w:val="Heading1"/>
      </w:pPr>
      <w:bookmarkStart w:id="2" w:name="_Toc5291726"/>
      <w:r>
        <w:t>Discussion</w:t>
      </w:r>
      <w:bookmarkEnd w:id="2"/>
    </w:p>
    <w:p w14:paraId="7DD10AB6" w14:textId="58D3CC8A" w:rsidR="004566B9" w:rsidRDefault="004566B9" w:rsidP="004566B9">
      <w:pPr>
        <w:ind w:firstLine="0"/>
      </w:pPr>
      <w:r>
        <w:tab/>
      </w:r>
      <w:r w:rsidR="00616C40">
        <w:t xml:space="preserve">Employee retention is one of the major objectives of the management of </w:t>
      </w:r>
      <w:r w:rsidR="00616C40" w:rsidRPr="00E5312D">
        <w:rPr>
          <w:noProof/>
        </w:rPr>
        <w:t>organisations</w:t>
      </w:r>
      <w:r w:rsidR="00616C40">
        <w:t xml:space="preserve">. </w:t>
      </w:r>
      <w:r w:rsidR="00380EF9">
        <w:t xml:space="preserve">Employers show their commitment to retain their useful workforce to achieve </w:t>
      </w:r>
      <w:r w:rsidR="00380EF9" w:rsidRPr="00E5312D">
        <w:rPr>
          <w:noProof/>
        </w:rPr>
        <w:t>organisational</w:t>
      </w:r>
      <w:r w:rsidR="00380EF9">
        <w:t xml:space="preserve"> </w:t>
      </w:r>
      <w:r w:rsidR="00380EF9">
        <w:lastRenderedPageBreak/>
        <w:t xml:space="preserve">objectives. </w:t>
      </w:r>
      <w:r w:rsidR="00D6264D">
        <w:t xml:space="preserve">The overall idea </w:t>
      </w:r>
      <w:r w:rsidR="00524349">
        <w:t xml:space="preserve">of retention </w:t>
      </w:r>
      <w:r w:rsidR="00CA44D8">
        <w:t>reflects</w:t>
      </w:r>
      <w:r w:rsidR="00524349">
        <w:t xml:space="preserve"> the attempts of the </w:t>
      </w:r>
      <w:r w:rsidR="00CA44D8">
        <w:t>employers to retain important employees as their workforce. The main o</w:t>
      </w:r>
      <w:r w:rsidR="00357164">
        <w:t xml:space="preserve">bjective of this form of consideration is to avoid the cost associated with the entire approach of employee turnover. </w:t>
      </w:r>
      <w:r w:rsidR="003114AF">
        <w:t xml:space="preserve">The practical implications of employee turnover </w:t>
      </w:r>
      <w:r w:rsidR="00E07897">
        <w:t xml:space="preserve">are immensely costly facet for the organisations that eventually affect the overall functioning. Another major cause of the consideration of </w:t>
      </w:r>
      <w:r w:rsidR="00E07897" w:rsidRPr="00195EBD">
        <w:rPr>
          <w:noProof/>
        </w:rPr>
        <w:t>employee</w:t>
      </w:r>
      <w:r w:rsidR="00E07897">
        <w:t xml:space="preserve"> retention is that organisations want to gain maximum output from the valuable workers. It is beneficial for </w:t>
      </w:r>
      <w:r w:rsidR="00E07897" w:rsidRPr="00195EBD">
        <w:rPr>
          <w:noProof/>
        </w:rPr>
        <w:t>employers</w:t>
      </w:r>
      <w:r w:rsidR="00E07897">
        <w:t xml:space="preserve"> to retain experienced employees who have complete knowledge </w:t>
      </w:r>
      <w:r w:rsidR="001B0EF6">
        <w:t xml:space="preserve">of actual work tasks. Necessary experience of job responsibilities </w:t>
      </w:r>
      <w:r w:rsidR="00530E41">
        <w:t>makes</w:t>
      </w:r>
      <w:r w:rsidR="001B0EF6">
        <w:t xml:space="preserve"> it easy for the workers to </w:t>
      </w:r>
      <w:r w:rsidR="001555AB">
        <w:t xml:space="preserve">complete their work duties. </w:t>
      </w:r>
    </w:p>
    <w:p w14:paraId="6E16C718" w14:textId="0B8ABE8A" w:rsidR="00530E41" w:rsidRDefault="00195EBD" w:rsidP="005A5A01">
      <w:pPr>
        <w:pStyle w:val="Heading2"/>
      </w:pPr>
      <w:bookmarkStart w:id="3" w:name="_Toc5291727"/>
      <w:r>
        <w:rPr>
          <w:noProof/>
        </w:rPr>
        <w:t>The p</w:t>
      </w:r>
      <w:r w:rsidR="00530E41" w:rsidRPr="00195EBD">
        <w:rPr>
          <w:noProof/>
        </w:rPr>
        <w:t>rocess</w:t>
      </w:r>
      <w:r w:rsidR="00530E41">
        <w:t xml:space="preserve"> of Employee Retention</w:t>
      </w:r>
      <w:bookmarkEnd w:id="3"/>
    </w:p>
    <w:p w14:paraId="798518A1" w14:textId="7244DBAE" w:rsidR="00530E41" w:rsidRDefault="00530E41" w:rsidP="008C5BA9">
      <w:pPr>
        <w:ind w:firstLine="0"/>
      </w:pPr>
      <w:r>
        <w:tab/>
        <w:t xml:space="preserve">The concept of employee retention can better understand through the </w:t>
      </w:r>
      <w:r w:rsidR="007B0579">
        <w:t xml:space="preserve">comprehensive understanding of the entire procedure. </w:t>
      </w:r>
      <w:r w:rsidR="00BF4B5C">
        <w:t xml:space="preserve">It is interesting to mention that the </w:t>
      </w:r>
      <w:r w:rsidR="00DD3E5A">
        <w:t xml:space="preserve">practical approach of retention adopted by the </w:t>
      </w:r>
      <w:r w:rsidR="00DD3E5A" w:rsidRPr="0094080C">
        <w:rPr>
          <w:noProof/>
        </w:rPr>
        <w:t>organisation</w:t>
      </w:r>
      <w:r w:rsidR="00DD3E5A">
        <w:t xml:space="preserve"> can </w:t>
      </w:r>
      <w:r w:rsidR="00195EBD">
        <w:t xml:space="preserve">be </w:t>
      </w:r>
      <w:r w:rsidR="00DD3E5A" w:rsidRPr="00195EBD">
        <w:rPr>
          <w:noProof/>
        </w:rPr>
        <w:t>explained</w:t>
      </w:r>
      <w:r w:rsidR="00DD3E5A">
        <w:t xml:space="preserve"> </w:t>
      </w:r>
      <w:r w:rsidR="007A05B5">
        <w:t>in the</w:t>
      </w:r>
      <w:r w:rsidR="00DD3E5A">
        <w:t xml:space="preserve"> form of simple numerical value. </w:t>
      </w:r>
      <w:r w:rsidR="007A05B5">
        <w:t xml:space="preserve">Consideration of the simple value </w:t>
      </w:r>
      <w:r w:rsidR="007A05B5" w:rsidRPr="00195EBD">
        <w:rPr>
          <w:noProof/>
        </w:rPr>
        <w:t>indicate</w:t>
      </w:r>
      <w:r w:rsidR="00195EBD">
        <w:rPr>
          <w:noProof/>
        </w:rPr>
        <w:t>s</w:t>
      </w:r>
      <w:r w:rsidR="007A05B5">
        <w:t xml:space="preserve"> the level of employee retention achieved by the organisation. </w:t>
      </w:r>
      <w:r w:rsidR="00017ADB">
        <w:t xml:space="preserve">It is also essential to focus all the efforts </w:t>
      </w:r>
      <w:r w:rsidR="006D38C3">
        <w:t xml:space="preserve">adopted by the management of the </w:t>
      </w:r>
      <w:r w:rsidR="006D38C3" w:rsidRPr="0094080C">
        <w:rPr>
          <w:noProof/>
        </w:rPr>
        <w:t>organisation</w:t>
      </w:r>
      <w:r w:rsidR="006D38C3">
        <w:t xml:space="preserve"> to retain its workers. </w:t>
      </w:r>
      <w:r w:rsidR="00BE14C0">
        <w:t>T</w:t>
      </w:r>
      <w:r w:rsidR="002C7D03">
        <w:t xml:space="preserve">he main idea of employee retention can only achieve if employers have </w:t>
      </w:r>
      <w:r w:rsidR="00195EBD">
        <w:t xml:space="preserve">a </w:t>
      </w:r>
      <w:r w:rsidR="002C7D03" w:rsidRPr="00195EBD">
        <w:rPr>
          <w:noProof/>
        </w:rPr>
        <w:t>clear</w:t>
      </w:r>
      <w:r w:rsidR="002C7D03">
        <w:t xml:space="preserve"> understanding between higher and lower performers in the </w:t>
      </w:r>
      <w:r w:rsidR="002C7D03" w:rsidRPr="007B2B13">
        <w:rPr>
          <w:noProof/>
        </w:rPr>
        <w:t>organisation</w:t>
      </w:r>
      <w:r w:rsidR="002C7D03">
        <w:t xml:space="preserve">. </w:t>
      </w:r>
      <w:r w:rsidR="00BE14C0">
        <w:t xml:space="preserve">This specific difference between the performance level of all the workers helps </w:t>
      </w:r>
      <w:r w:rsidR="00BE14C0" w:rsidRPr="007B2B13">
        <w:rPr>
          <w:noProof/>
        </w:rPr>
        <w:t>organisations</w:t>
      </w:r>
      <w:r w:rsidR="00BE14C0">
        <w:t xml:space="preserve"> to focus </w:t>
      </w:r>
      <w:r w:rsidR="00BE14C0" w:rsidRPr="00195EBD">
        <w:rPr>
          <w:noProof/>
        </w:rPr>
        <w:t>only</w:t>
      </w:r>
      <w:r w:rsidR="00195EBD">
        <w:rPr>
          <w:noProof/>
        </w:rPr>
        <w:t xml:space="preserve"> on</w:t>
      </w:r>
      <w:r w:rsidR="00BE14C0">
        <w:t xml:space="preserve"> high performing employees through the main idea of employee retention. </w:t>
      </w:r>
      <w:r w:rsidR="005D61AC">
        <w:t xml:space="preserve">It is </w:t>
      </w:r>
      <w:r w:rsidR="00195EBD">
        <w:t xml:space="preserve">the </w:t>
      </w:r>
      <w:r w:rsidR="005D61AC" w:rsidRPr="00195EBD">
        <w:rPr>
          <w:noProof/>
        </w:rPr>
        <w:t>core</w:t>
      </w:r>
      <w:r w:rsidR="005D61AC">
        <w:t xml:space="preserve"> responsibility of the management of the </w:t>
      </w:r>
      <w:r w:rsidR="005D61AC" w:rsidRPr="007B2B13">
        <w:rPr>
          <w:noProof/>
        </w:rPr>
        <w:t>organisations</w:t>
      </w:r>
      <w:r w:rsidR="005D61AC">
        <w:t xml:space="preserve"> to </w:t>
      </w:r>
      <w:r w:rsidR="00347CF9">
        <w:t xml:space="preserve">resolve all the prospects that can be </w:t>
      </w:r>
      <w:r w:rsidR="00195EBD">
        <w:t xml:space="preserve">the </w:t>
      </w:r>
      <w:r w:rsidR="00347CF9" w:rsidRPr="00195EBD">
        <w:rPr>
          <w:noProof/>
        </w:rPr>
        <w:t>reason</w:t>
      </w:r>
      <w:r w:rsidR="00347CF9">
        <w:t xml:space="preserve"> </w:t>
      </w:r>
      <w:r w:rsidR="00195EBD">
        <w:rPr>
          <w:noProof/>
        </w:rPr>
        <w:t>for</w:t>
      </w:r>
      <w:r w:rsidR="008C5BA9">
        <w:t xml:space="preserve"> employee turnover </w:t>
      </w:r>
      <w:r w:rsidR="008C5BA9">
        <w:fldChar w:fldCharType="begin"/>
      </w:r>
      <w:r w:rsidR="008C5BA9">
        <w:instrText xml:space="preserve"> ADDIN ZOTERO_ITEM CSL_CITATION {"citationID":"HYZ3dxtz","properties":{"formattedCitation":"(Pittino, Visintin, Lenger, &amp; Sternad, 2016)","plainCitation":"(Pittino, Visintin, Lenger, &amp; Sternad, 2016)","noteIndex":0},"citationItems":[{"id":1811,"uris":["http://zotero.org/users/local/lMSdZ3dY/items/ICEG8P44"],"uri":["http://zotero.org/users/local/lMSdZ3dY/items/ICEG8P44"],"itemData":{"id":1811,"type":"article-journal","title":"Are high performance work practices really necessary in family SMEs? An analysis of the impact on employee retention","container-title":"Journal of Family Business Strategy","page":"75-89","volume":"7","issue":"2","author":[{"family":"Pittino","given":"Daniel"},{"family":"Visintin","given":"Francesca"},{"family":"Lenger","given":"Tamara"},{"family":"Sternad","given":"Dietmar"}],"issued":{"date-parts":[["2016"]]}}}],"schema":"https://github.com/citation-style-language/schema/raw/master/csl-citation.json"} </w:instrText>
      </w:r>
      <w:r w:rsidR="008C5BA9">
        <w:fldChar w:fldCharType="separate"/>
      </w:r>
      <w:r w:rsidR="008C5BA9" w:rsidRPr="008C5BA9">
        <w:t>(</w:t>
      </w:r>
      <w:proofErr w:type="spellStart"/>
      <w:r w:rsidR="008C5BA9" w:rsidRPr="008C5BA9">
        <w:t>Pittino</w:t>
      </w:r>
      <w:proofErr w:type="spellEnd"/>
      <w:r w:rsidR="008C5BA9" w:rsidRPr="008C5BA9">
        <w:t xml:space="preserve">, </w:t>
      </w:r>
      <w:proofErr w:type="spellStart"/>
      <w:r w:rsidR="008C5BA9" w:rsidRPr="008C5BA9">
        <w:t>Visintin</w:t>
      </w:r>
      <w:proofErr w:type="spellEnd"/>
      <w:r w:rsidR="008C5BA9" w:rsidRPr="008C5BA9">
        <w:t xml:space="preserve">, </w:t>
      </w:r>
      <w:proofErr w:type="spellStart"/>
      <w:r w:rsidR="008C5BA9" w:rsidRPr="008C5BA9">
        <w:t>Lenger</w:t>
      </w:r>
      <w:proofErr w:type="spellEnd"/>
      <w:r w:rsidR="008C5BA9" w:rsidRPr="008C5BA9">
        <w:t xml:space="preserve">, &amp; </w:t>
      </w:r>
      <w:proofErr w:type="spellStart"/>
      <w:r w:rsidR="008C5BA9" w:rsidRPr="008C5BA9">
        <w:t>Sternad</w:t>
      </w:r>
      <w:proofErr w:type="spellEnd"/>
      <w:r w:rsidR="008C5BA9" w:rsidRPr="008C5BA9">
        <w:t>, 2016)</w:t>
      </w:r>
      <w:r w:rsidR="008C5BA9">
        <w:fldChar w:fldCharType="end"/>
      </w:r>
      <w:r w:rsidR="008C5BA9">
        <w:t>.</w:t>
      </w:r>
      <w:r w:rsidR="00347CF9">
        <w:t xml:space="preserve"> These particular concerns are </w:t>
      </w:r>
      <w:proofErr w:type="spellStart"/>
      <w:r w:rsidR="00BF185B">
        <w:t>recognised</w:t>
      </w:r>
      <w:proofErr w:type="spellEnd"/>
      <w:r w:rsidR="00347CF9">
        <w:t xml:space="preserve"> as the low morale of employees</w:t>
      </w:r>
      <w:r w:rsidR="00507899">
        <w:t xml:space="preserve">, ambiguous understanding of desired career path, </w:t>
      </w:r>
      <w:r w:rsidR="00934A59">
        <w:t xml:space="preserve">lack of necessary acknowledgement, ineffective association between employers and </w:t>
      </w:r>
      <w:r w:rsidR="00934A59">
        <w:lastRenderedPageBreak/>
        <w:t xml:space="preserve">employees, etc. It is essential for the </w:t>
      </w:r>
      <w:r w:rsidR="001E011B">
        <w:t xml:space="preserve">management of the </w:t>
      </w:r>
      <w:r w:rsidR="001E011B" w:rsidRPr="007B2B13">
        <w:rPr>
          <w:noProof/>
        </w:rPr>
        <w:t>organisations</w:t>
      </w:r>
      <w:r w:rsidR="001E011B">
        <w:t xml:space="preserve"> to remain vigilant to properly handle these concerns and provides </w:t>
      </w:r>
      <w:r w:rsidR="00195EBD">
        <w:t xml:space="preserve">a </w:t>
      </w:r>
      <w:r w:rsidR="001E011B" w:rsidRPr="00195EBD">
        <w:rPr>
          <w:noProof/>
        </w:rPr>
        <w:t>better</w:t>
      </w:r>
      <w:r w:rsidR="001E011B">
        <w:t xml:space="preserve"> working environment </w:t>
      </w:r>
      <w:r w:rsidR="00195EBD">
        <w:rPr>
          <w:noProof/>
        </w:rPr>
        <w:t>for</w:t>
      </w:r>
      <w:r w:rsidR="001E011B">
        <w:t xml:space="preserve"> the workers.  </w:t>
      </w:r>
    </w:p>
    <w:p w14:paraId="7E6E989C" w14:textId="69B89DB6" w:rsidR="00274635" w:rsidRDefault="00195EBD" w:rsidP="00875659">
      <w:pPr>
        <w:ind w:firstLine="0"/>
      </w:pPr>
      <w:r>
        <w:tab/>
      </w:r>
      <w:r w:rsidR="000A5A7B">
        <w:t xml:space="preserve">Growing concerns in the </w:t>
      </w:r>
      <w:r w:rsidR="009F6BAD">
        <w:t xml:space="preserve">form of </w:t>
      </w:r>
      <w:r w:rsidR="00E5312D">
        <w:t xml:space="preserve">a </w:t>
      </w:r>
      <w:r w:rsidR="009F6BAD" w:rsidRPr="00E5312D">
        <w:rPr>
          <w:noProof/>
        </w:rPr>
        <w:t>working</w:t>
      </w:r>
      <w:r w:rsidR="009F6BAD">
        <w:t xml:space="preserve"> environment can lead to </w:t>
      </w:r>
      <w:r w:rsidR="00E5312D">
        <w:t xml:space="preserve">an </w:t>
      </w:r>
      <w:r w:rsidR="006F4CDB" w:rsidRPr="00E5312D">
        <w:rPr>
          <w:noProof/>
        </w:rPr>
        <w:t>increasing</w:t>
      </w:r>
      <w:r w:rsidR="006F4CDB">
        <w:t xml:space="preserve"> form of job satisfaction and employees’ commitment to the </w:t>
      </w:r>
      <w:r w:rsidR="006F4CDB" w:rsidRPr="007B2B13">
        <w:rPr>
          <w:noProof/>
        </w:rPr>
        <w:t>organisations</w:t>
      </w:r>
      <w:r w:rsidR="006F4CDB">
        <w:t xml:space="preserve">. A lack of satisfaction in </w:t>
      </w:r>
      <w:r w:rsidR="00E5312D">
        <w:t xml:space="preserve">the </w:t>
      </w:r>
      <w:r w:rsidR="006F4CDB" w:rsidRPr="00E5312D">
        <w:rPr>
          <w:noProof/>
        </w:rPr>
        <w:t>work</w:t>
      </w:r>
      <w:r w:rsidR="006F4CDB">
        <w:t xml:space="preserve"> setting </w:t>
      </w:r>
      <w:r w:rsidR="003A4239">
        <w:t xml:space="preserve">is </w:t>
      </w:r>
      <w:proofErr w:type="spellStart"/>
      <w:r w:rsidR="00BF185B">
        <w:t>recognised</w:t>
      </w:r>
      <w:proofErr w:type="spellEnd"/>
      <w:r w:rsidR="003A4239">
        <w:t xml:space="preserve"> as the major reason </w:t>
      </w:r>
      <w:r w:rsidR="00E5312D">
        <w:rPr>
          <w:noProof/>
        </w:rPr>
        <w:t>for</w:t>
      </w:r>
      <w:r w:rsidR="003A4239">
        <w:t xml:space="preserve"> </w:t>
      </w:r>
      <w:r w:rsidR="003A4239" w:rsidRPr="00E5312D">
        <w:rPr>
          <w:noProof/>
        </w:rPr>
        <w:t>employee</w:t>
      </w:r>
      <w:r w:rsidR="003A4239">
        <w:t xml:space="preserve"> turnover. It is important for </w:t>
      </w:r>
      <w:r w:rsidR="003A4239" w:rsidRPr="00E5312D">
        <w:rPr>
          <w:noProof/>
        </w:rPr>
        <w:t>employers</w:t>
      </w:r>
      <w:r w:rsidR="003A4239">
        <w:t xml:space="preserve"> to develop effective strategies to align the working performance of the workers with the </w:t>
      </w:r>
      <w:r w:rsidR="00077BC0">
        <w:t xml:space="preserve">prospect of </w:t>
      </w:r>
      <w:r w:rsidR="00E5312D">
        <w:t xml:space="preserve">a </w:t>
      </w:r>
      <w:r w:rsidR="00077BC0" w:rsidRPr="00E5312D">
        <w:rPr>
          <w:noProof/>
        </w:rPr>
        <w:t>feasible</w:t>
      </w:r>
      <w:r w:rsidR="00077BC0">
        <w:t xml:space="preserve"> working environment. </w:t>
      </w:r>
      <w:r w:rsidR="00514CDB">
        <w:t xml:space="preserve">The overall procedure of employee retention is </w:t>
      </w:r>
      <w:r w:rsidR="003B5E42">
        <w:t>reflecting</w:t>
      </w:r>
      <w:r w:rsidR="00514CDB">
        <w:t xml:space="preserve"> as the practical effective measure to encourage workers to </w:t>
      </w:r>
      <w:r w:rsidR="00010829">
        <w:t xml:space="preserve">remain the part of the </w:t>
      </w:r>
      <w:r w:rsidR="00010829" w:rsidRPr="007B2B13">
        <w:rPr>
          <w:noProof/>
        </w:rPr>
        <w:t>organisations</w:t>
      </w:r>
      <w:r w:rsidR="00875659">
        <w:t xml:space="preserve"> </w:t>
      </w:r>
      <w:r w:rsidR="00875659">
        <w:fldChar w:fldCharType="begin"/>
      </w:r>
      <w:r w:rsidR="00875659">
        <w:instrText xml:space="preserve"> ADDIN ZOTERO_ITEM CSL_CITATION {"citationID":"M3vU3PP1","properties":{"formattedCitation":"(Deery &amp; Jago, 2015)","plainCitation":"(Deery &amp; Jago, 2015)","noteIndex":0},"citationItems":[{"id":1808,"uris":["http://zotero.org/users/local/lMSdZ3dY/items/9EGNS6JV"],"uri":["http://zotero.org/users/local/lMSdZ3dY/items/9EGNS6JV"],"itemData":{"id":1808,"type":"article-journal","title":"Revisiting talent management, work-life balance and retention strategies","container-title":"International Journal of Contemporary Hospitality Management","page":"453-472","volume":"27","issue":"3","author":[{"family":"Deery","given":"Margaret"},{"family":"Jago","given":"Leo"}],"issued":{"date-parts":[["2015"]]}}}],"schema":"https://github.com/citation-style-language/schema/raw/master/csl-citation.json"} </w:instrText>
      </w:r>
      <w:r w:rsidR="00875659">
        <w:fldChar w:fldCharType="separate"/>
      </w:r>
      <w:r w:rsidR="00875659" w:rsidRPr="00875659">
        <w:t>(</w:t>
      </w:r>
      <w:proofErr w:type="spellStart"/>
      <w:r w:rsidR="00875659" w:rsidRPr="00875659">
        <w:t>Deery</w:t>
      </w:r>
      <w:proofErr w:type="spellEnd"/>
      <w:r w:rsidR="00875659" w:rsidRPr="00875659">
        <w:t xml:space="preserve"> &amp; </w:t>
      </w:r>
      <w:proofErr w:type="spellStart"/>
      <w:r w:rsidR="00875659" w:rsidRPr="00875659">
        <w:t>Jago</w:t>
      </w:r>
      <w:proofErr w:type="spellEnd"/>
      <w:r w:rsidR="00875659" w:rsidRPr="00875659">
        <w:t>, 2015)</w:t>
      </w:r>
      <w:r w:rsidR="00875659">
        <w:fldChar w:fldCharType="end"/>
      </w:r>
      <w:r w:rsidR="00875659">
        <w:t>.</w:t>
      </w:r>
      <w:r w:rsidR="00010829">
        <w:t xml:space="preserve"> </w:t>
      </w:r>
      <w:r w:rsidR="003B5E42">
        <w:t>Proper working facilities is the one effective assurance by the employers t</w:t>
      </w:r>
      <w:r w:rsidR="00C6526D">
        <w:t xml:space="preserve">o retain workers for the maximum </w:t>
      </w:r>
      <w:r w:rsidR="00C6526D" w:rsidRPr="00E5312D">
        <w:rPr>
          <w:noProof/>
        </w:rPr>
        <w:t>time</w:t>
      </w:r>
      <w:r w:rsidR="00E5312D">
        <w:rPr>
          <w:noProof/>
        </w:rPr>
        <w:t xml:space="preserve"> </w:t>
      </w:r>
      <w:r w:rsidR="00C6526D" w:rsidRPr="00E5312D">
        <w:rPr>
          <w:noProof/>
        </w:rPr>
        <w:t>period</w:t>
      </w:r>
      <w:r w:rsidR="00C6526D">
        <w:t xml:space="preserve"> in the </w:t>
      </w:r>
      <w:r w:rsidR="00C6526D" w:rsidRPr="007B2B13">
        <w:rPr>
          <w:noProof/>
        </w:rPr>
        <w:t>organisations</w:t>
      </w:r>
      <w:r w:rsidR="00C6526D">
        <w:t xml:space="preserve">. </w:t>
      </w:r>
      <w:r w:rsidR="00B66CC2">
        <w:t xml:space="preserve">It is essential for </w:t>
      </w:r>
      <w:r w:rsidR="00B66CC2" w:rsidRPr="00E5312D">
        <w:rPr>
          <w:noProof/>
        </w:rPr>
        <w:t>employers</w:t>
      </w:r>
      <w:r w:rsidR="00B66CC2">
        <w:t xml:space="preserve"> to </w:t>
      </w:r>
      <w:r w:rsidR="00235E72">
        <w:t xml:space="preserve">figure out </w:t>
      </w:r>
      <w:r w:rsidR="00235E72" w:rsidRPr="00E5312D">
        <w:rPr>
          <w:noProof/>
        </w:rPr>
        <w:t>changing</w:t>
      </w:r>
      <w:r w:rsidR="00235E72">
        <w:t xml:space="preserve"> working perspectives and updated their </w:t>
      </w:r>
      <w:r w:rsidR="00235E72" w:rsidRPr="007B2B13">
        <w:rPr>
          <w:noProof/>
        </w:rPr>
        <w:t>organisational</w:t>
      </w:r>
      <w:r w:rsidR="00235E72">
        <w:t xml:space="preserve"> strategies according. </w:t>
      </w:r>
    </w:p>
    <w:p w14:paraId="072E3DB3" w14:textId="66975832" w:rsidR="00195EBD" w:rsidRDefault="00235E72" w:rsidP="00274635">
      <w:r>
        <w:t xml:space="preserve">Employees are demanding due to the prevalence of </w:t>
      </w:r>
      <w:r w:rsidR="00754F25">
        <w:t xml:space="preserve">competitive business environment. Valuable workers have many options </w:t>
      </w:r>
      <w:r w:rsidR="00E5312D">
        <w:rPr>
          <w:noProof/>
        </w:rPr>
        <w:t>for</w:t>
      </w:r>
      <w:r w:rsidR="00754F25">
        <w:t xml:space="preserve"> employment in the market which makes it difficult for </w:t>
      </w:r>
      <w:r w:rsidR="00754F25" w:rsidRPr="007B2B13">
        <w:rPr>
          <w:noProof/>
        </w:rPr>
        <w:t>organisations</w:t>
      </w:r>
      <w:r w:rsidR="00754F25">
        <w:t xml:space="preserve"> to retain </w:t>
      </w:r>
      <w:r w:rsidR="00E5312D">
        <w:rPr>
          <w:noProof/>
        </w:rPr>
        <w:t>their</w:t>
      </w:r>
      <w:r w:rsidR="00754F25">
        <w:t xml:space="preserve"> valuable </w:t>
      </w:r>
      <w:r w:rsidR="008B3332">
        <w:t xml:space="preserve">workers. </w:t>
      </w:r>
      <w:r w:rsidR="00885D9F">
        <w:t xml:space="preserve">There is </w:t>
      </w:r>
      <w:r w:rsidR="00E5312D">
        <w:t xml:space="preserve">a </w:t>
      </w:r>
      <w:r w:rsidR="00885D9F" w:rsidRPr="00E5312D">
        <w:rPr>
          <w:noProof/>
        </w:rPr>
        <w:t>need</w:t>
      </w:r>
      <w:r w:rsidR="00885D9F">
        <w:t xml:space="preserve"> </w:t>
      </w:r>
      <w:r w:rsidR="00E5312D">
        <w:rPr>
          <w:noProof/>
        </w:rPr>
        <w:t>for</w:t>
      </w:r>
      <w:r w:rsidR="00885D9F">
        <w:t xml:space="preserve"> offering better working opportunities and incentives to attain the better form of employee retention on realistic grounds. </w:t>
      </w:r>
      <w:r w:rsidR="008516A5">
        <w:t xml:space="preserve">The employers should have </w:t>
      </w:r>
      <w:r w:rsidR="00E5312D">
        <w:t xml:space="preserve">a </w:t>
      </w:r>
      <w:r w:rsidR="008516A5" w:rsidRPr="00E5312D">
        <w:rPr>
          <w:noProof/>
        </w:rPr>
        <w:t>clear</w:t>
      </w:r>
      <w:r w:rsidR="008516A5">
        <w:t xml:space="preserve"> understanding that which particular strategies can be useful to attract and sustain important workforce to ensure proper completion of </w:t>
      </w:r>
      <w:r w:rsidR="00E5312D" w:rsidRPr="00E5312D">
        <w:rPr>
          <w:noProof/>
        </w:rPr>
        <w:t xml:space="preserve">the </w:t>
      </w:r>
      <w:r w:rsidR="001A3F9D" w:rsidRPr="007B2B13">
        <w:rPr>
          <w:noProof/>
        </w:rPr>
        <w:t>organisational</w:t>
      </w:r>
      <w:r w:rsidR="001A3F9D">
        <w:t xml:space="preserve"> objective for both short-run and long-run. </w:t>
      </w:r>
      <w:r w:rsidR="00870428">
        <w:t xml:space="preserve">The process of employee retention can only achieve with the </w:t>
      </w:r>
      <w:r w:rsidR="00976ACA">
        <w:t xml:space="preserve">proper implementation of the practical measures of efforts, </w:t>
      </w:r>
      <w:r w:rsidR="00A8053E">
        <w:t xml:space="preserve">energy, and effective </w:t>
      </w:r>
      <w:r w:rsidR="00A8053E" w:rsidRPr="007B2B13">
        <w:rPr>
          <w:noProof/>
        </w:rPr>
        <w:t>utilisation</w:t>
      </w:r>
      <w:r w:rsidR="00A8053E">
        <w:t xml:space="preserve"> of all the available resources. </w:t>
      </w:r>
    </w:p>
    <w:p w14:paraId="571F5971" w14:textId="0984CE09" w:rsidR="001B311A" w:rsidRDefault="001B311A" w:rsidP="005A5A01">
      <w:pPr>
        <w:pStyle w:val="Heading2"/>
      </w:pPr>
      <w:bookmarkStart w:id="4" w:name="_Toc5291728"/>
      <w:r>
        <w:lastRenderedPageBreak/>
        <w:t>Importance of Employee Retention</w:t>
      </w:r>
      <w:bookmarkEnd w:id="4"/>
    </w:p>
    <w:p w14:paraId="46E0D9E7" w14:textId="762F4842" w:rsidR="00D20C32" w:rsidRDefault="00D20C32" w:rsidP="002B1DF3">
      <w:pPr>
        <w:ind w:firstLine="0"/>
      </w:pPr>
      <w:r>
        <w:tab/>
      </w:r>
      <w:r w:rsidR="0036532E">
        <w:t xml:space="preserve">It is mandatory for </w:t>
      </w:r>
      <w:r w:rsidR="0036532E" w:rsidRPr="002C5D98">
        <w:rPr>
          <w:noProof/>
        </w:rPr>
        <w:t>employers</w:t>
      </w:r>
      <w:r w:rsidR="0036532E">
        <w:t xml:space="preserve"> to have </w:t>
      </w:r>
      <w:r w:rsidR="002C5D98">
        <w:t xml:space="preserve">a </w:t>
      </w:r>
      <w:r w:rsidR="0036532E" w:rsidRPr="002C5D98">
        <w:rPr>
          <w:noProof/>
        </w:rPr>
        <w:t>complete</w:t>
      </w:r>
      <w:r w:rsidR="0036532E">
        <w:t xml:space="preserve"> understanding </w:t>
      </w:r>
      <w:r w:rsidR="002C5D98">
        <w:rPr>
          <w:noProof/>
        </w:rPr>
        <w:t>of</w:t>
      </w:r>
      <w:r w:rsidR="0036532E">
        <w:t xml:space="preserve"> the importance of </w:t>
      </w:r>
      <w:r w:rsidR="002D348B">
        <w:t xml:space="preserve">employee retention. </w:t>
      </w:r>
      <w:r w:rsidR="002B1DF3">
        <w:t xml:space="preserve">The </w:t>
      </w:r>
      <w:proofErr w:type="spellStart"/>
      <w:r w:rsidR="002B1DF3">
        <w:t>r</w:t>
      </w:r>
      <w:r w:rsidR="00BF185B">
        <w:t>ealisation</w:t>
      </w:r>
      <w:proofErr w:type="spellEnd"/>
      <w:r w:rsidR="002D348B">
        <w:t xml:space="preserve"> of this particular phenomenon </w:t>
      </w:r>
      <w:r w:rsidR="002D348B" w:rsidRPr="0042218D">
        <w:rPr>
          <w:noProof/>
        </w:rPr>
        <w:t>assist</w:t>
      </w:r>
      <w:r w:rsidR="0042218D">
        <w:rPr>
          <w:noProof/>
        </w:rPr>
        <w:t>s</w:t>
      </w:r>
      <w:r w:rsidR="002D348B">
        <w:t xml:space="preserve"> management of the </w:t>
      </w:r>
      <w:r w:rsidR="002D348B" w:rsidRPr="007B2B13">
        <w:rPr>
          <w:noProof/>
        </w:rPr>
        <w:t>organisations</w:t>
      </w:r>
      <w:r w:rsidR="002D348B">
        <w:t xml:space="preserve"> to take effective practical measures. </w:t>
      </w:r>
      <w:r w:rsidR="00E56C40">
        <w:t xml:space="preserve">Retention of useful workers is essential to avoid </w:t>
      </w:r>
      <w:r w:rsidR="00DB0BC4">
        <w:t xml:space="preserve">all the expenses relevant to </w:t>
      </w:r>
      <w:r w:rsidR="0042218D">
        <w:t xml:space="preserve">the </w:t>
      </w:r>
      <w:r w:rsidR="00DB0BC4" w:rsidRPr="0042218D">
        <w:rPr>
          <w:noProof/>
        </w:rPr>
        <w:t>phenomenon</w:t>
      </w:r>
      <w:r w:rsidR="00DB0BC4">
        <w:t xml:space="preserve"> of replacement of employees. </w:t>
      </w:r>
      <w:r w:rsidR="00365694">
        <w:rPr>
          <w:noProof/>
        </w:rPr>
        <w:t>The c</w:t>
      </w:r>
      <w:r w:rsidR="00DB4D0A" w:rsidRPr="00365694">
        <w:rPr>
          <w:noProof/>
        </w:rPr>
        <w:t>onsistent</w:t>
      </w:r>
      <w:r w:rsidR="00DB4D0A">
        <w:t xml:space="preserve"> workforce is also essential to build </w:t>
      </w:r>
      <w:r w:rsidR="00365694">
        <w:t xml:space="preserve">the </w:t>
      </w:r>
      <w:r w:rsidR="00DB4D0A" w:rsidRPr="00365694">
        <w:rPr>
          <w:noProof/>
        </w:rPr>
        <w:t>desired</w:t>
      </w:r>
      <w:r w:rsidR="00DB4D0A">
        <w:t xml:space="preserve"> </w:t>
      </w:r>
      <w:r w:rsidR="00664D95">
        <w:t xml:space="preserve">form of the business. </w:t>
      </w:r>
      <w:r w:rsidR="007B0555">
        <w:t xml:space="preserve">It is impossible for </w:t>
      </w:r>
      <w:r w:rsidR="007B0555" w:rsidRPr="002C5D98">
        <w:rPr>
          <w:noProof/>
        </w:rPr>
        <w:t>organisations</w:t>
      </w:r>
      <w:r w:rsidR="007B0555">
        <w:t xml:space="preserve"> to achieve </w:t>
      </w:r>
      <w:r w:rsidR="00365694">
        <w:rPr>
          <w:noProof/>
        </w:rPr>
        <w:t>their</w:t>
      </w:r>
      <w:r w:rsidR="007B0555">
        <w:t xml:space="preserve"> performance </w:t>
      </w:r>
      <w:r w:rsidR="00FA6582">
        <w:t xml:space="preserve">targets if </w:t>
      </w:r>
      <w:r w:rsidR="004851D2">
        <w:t xml:space="preserve">employees </w:t>
      </w:r>
      <w:r w:rsidR="000D603A">
        <w:t xml:space="preserve">are coming and going rapidly. </w:t>
      </w:r>
      <w:r w:rsidR="004B7F43">
        <w:t xml:space="preserve">Regular turnover of the workers also adversely influences the performance of the existing workers. It becomes immensely difficult for the </w:t>
      </w:r>
      <w:r w:rsidR="00D43E69">
        <w:t xml:space="preserve">entire workforce to align their performance level with the desired </w:t>
      </w:r>
      <w:r w:rsidR="00B3309C">
        <w:t xml:space="preserve">approach of </w:t>
      </w:r>
      <w:r w:rsidR="00B3309C" w:rsidRPr="007B2B13">
        <w:rPr>
          <w:noProof/>
        </w:rPr>
        <w:t>organisational</w:t>
      </w:r>
      <w:r w:rsidR="00B3309C">
        <w:t xml:space="preserve"> objectives. </w:t>
      </w:r>
    </w:p>
    <w:p w14:paraId="73EB15D9" w14:textId="20216DAF" w:rsidR="00B3309C" w:rsidRDefault="00B3309C" w:rsidP="005812D3">
      <w:pPr>
        <w:ind w:firstLine="0"/>
      </w:pPr>
      <w:r>
        <w:tab/>
      </w:r>
      <w:r w:rsidR="003A0D50">
        <w:t xml:space="preserve">Working experience in the </w:t>
      </w:r>
      <w:r w:rsidR="003A0D50" w:rsidRPr="007B2B13">
        <w:rPr>
          <w:noProof/>
        </w:rPr>
        <w:t>organisational</w:t>
      </w:r>
      <w:r w:rsidR="003A0D50">
        <w:t xml:space="preserve"> setting </w:t>
      </w:r>
      <w:r w:rsidR="004E14A2">
        <w:t xml:space="preserve">eventually </w:t>
      </w:r>
      <w:r w:rsidR="004E14A2" w:rsidRPr="00C1210B">
        <w:rPr>
          <w:noProof/>
        </w:rPr>
        <w:t>enhance</w:t>
      </w:r>
      <w:r w:rsidR="00C1210B">
        <w:rPr>
          <w:noProof/>
        </w:rPr>
        <w:t>s</w:t>
      </w:r>
      <w:r w:rsidR="004E14A2">
        <w:t xml:space="preserve"> </w:t>
      </w:r>
      <w:r w:rsidR="000A34D6">
        <w:t xml:space="preserve">the </w:t>
      </w:r>
      <w:r w:rsidR="004E14A2" w:rsidRPr="000A34D6">
        <w:rPr>
          <w:noProof/>
        </w:rPr>
        <w:t>particular</w:t>
      </w:r>
      <w:r w:rsidR="004E14A2">
        <w:t xml:space="preserve"> skills of the workers. This practical domain can only achieve through the proper </w:t>
      </w:r>
      <w:r w:rsidR="004E14A2" w:rsidRPr="007B2B13">
        <w:rPr>
          <w:noProof/>
        </w:rPr>
        <w:t>utilisation</w:t>
      </w:r>
      <w:r w:rsidR="004E14A2">
        <w:t xml:space="preserve"> of </w:t>
      </w:r>
      <w:r w:rsidR="00C1210B">
        <w:t xml:space="preserve">the </w:t>
      </w:r>
      <w:r w:rsidR="00E611AF" w:rsidRPr="00C1210B">
        <w:rPr>
          <w:noProof/>
        </w:rPr>
        <w:t>main</w:t>
      </w:r>
      <w:r w:rsidR="00E611AF">
        <w:t xml:space="preserve"> idea of employee retention. </w:t>
      </w:r>
      <w:r w:rsidR="00A32A56">
        <w:t xml:space="preserve">It is observed that most tenured workers </w:t>
      </w:r>
      <w:r w:rsidR="00472C32">
        <w:t xml:space="preserve">are </w:t>
      </w:r>
      <w:r w:rsidR="00472C32" w:rsidRPr="007B2B13">
        <w:rPr>
          <w:noProof/>
        </w:rPr>
        <w:t>recognised</w:t>
      </w:r>
      <w:r w:rsidR="00472C32">
        <w:t xml:space="preserve"> as the best workforce that ultimately </w:t>
      </w:r>
      <w:r w:rsidR="00472C32" w:rsidRPr="00C1210B">
        <w:rPr>
          <w:noProof/>
        </w:rPr>
        <w:t>play</w:t>
      </w:r>
      <w:r w:rsidR="00C1210B">
        <w:rPr>
          <w:noProof/>
        </w:rPr>
        <w:t>s</w:t>
      </w:r>
      <w:r w:rsidR="00472C32">
        <w:t xml:space="preserve"> </w:t>
      </w:r>
      <w:r w:rsidR="00C1210B">
        <w:t xml:space="preserve">a </w:t>
      </w:r>
      <w:r w:rsidR="00472C32" w:rsidRPr="00C1210B">
        <w:rPr>
          <w:noProof/>
        </w:rPr>
        <w:t>positive</w:t>
      </w:r>
      <w:r w:rsidR="00472C32">
        <w:t xml:space="preserve"> role in achieving </w:t>
      </w:r>
      <w:r w:rsidR="00472C32" w:rsidRPr="007B2B13">
        <w:rPr>
          <w:noProof/>
        </w:rPr>
        <w:t>organisational</w:t>
      </w:r>
      <w:r w:rsidR="00472C32">
        <w:t xml:space="preserve"> goals. </w:t>
      </w:r>
      <w:r w:rsidR="00077603">
        <w:t xml:space="preserve">The facet of employee retention is also important for the </w:t>
      </w:r>
      <w:r w:rsidR="00077603" w:rsidRPr="007B2B13">
        <w:rPr>
          <w:noProof/>
        </w:rPr>
        <w:t>organisation</w:t>
      </w:r>
      <w:r w:rsidR="00077603">
        <w:t xml:space="preserve"> to ensure </w:t>
      </w:r>
      <w:r w:rsidR="00C1210B">
        <w:t xml:space="preserve">the </w:t>
      </w:r>
      <w:r w:rsidR="00077603" w:rsidRPr="00C1210B">
        <w:rPr>
          <w:noProof/>
        </w:rPr>
        <w:t>availability</w:t>
      </w:r>
      <w:r w:rsidR="00077603">
        <w:t xml:space="preserve"> of </w:t>
      </w:r>
      <w:r w:rsidR="00885F1F">
        <w:t xml:space="preserve">great talent and different innovative ideas. The growing phenomenon of employee retention </w:t>
      </w:r>
      <w:r w:rsidR="00885F1F" w:rsidRPr="00C1210B">
        <w:rPr>
          <w:noProof/>
        </w:rPr>
        <w:t>assist</w:t>
      </w:r>
      <w:r w:rsidR="00C1210B">
        <w:rPr>
          <w:noProof/>
        </w:rPr>
        <w:t>s</w:t>
      </w:r>
      <w:r w:rsidR="00885F1F">
        <w:t xml:space="preserve"> </w:t>
      </w:r>
      <w:r w:rsidR="00885F1F" w:rsidRPr="007B2B13">
        <w:rPr>
          <w:noProof/>
        </w:rPr>
        <w:t>organisations</w:t>
      </w:r>
      <w:r w:rsidR="00885F1F">
        <w:t xml:space="preserve"> to </w:t>
      </w:r>
      <w:r w:rsidR="0015732B">
        <w:t>attain and sustain great forms of employees’ talent and their pro</w:t>
      </w:r>
      <w:r w:rsidR="005812D3">
        <w:t xml:space="preserve">per institutional understanding </w:t>
      </w:r>
      <w:r w:rsidR="005812D3">
        <w:fldChar w:fldCharType="begin"/>
      </w:r>
      <w:r w:rsidR="005812D3">
        <w:instrText xml:space="preserve"> ADDIN ZOTERO_ITEM CSL_CITATION {"citationID":"JbLWmy0d","properties":{"formattedCitation":"(Beynon, Jones, Pickernell, &amp; Packham, 2015)","plainCitation":"(Beynon, Jones, Pickernell, &amp; Packham, 2015)","noteIndex":0},"citationItems":[{"id":1812,"uris":["http://zotero.org/users/local/lMSdZ3dY/items/L2WJVBRX"],"uri":["http://zotero.org/users/local/lMSdZ3dY/items/L2WJVBRX"],"itemData":{"id":1812,"type":"article-journal","title":"Investigating the impact of training influence on employee retention in small and medium enterprises: a regression</w:instrText>
      </w:r>
      <w:r w:rsidR="005812D3">
        <w:rPr>
          <w:rFonts w:ascii="Cambria Math" w:hAnsi="Cambria Math" w:cs="Cambria Math"/>
        </w:rPr>
        <w:instrText>‐</w:instrText>
      </w:r>
      <w:r w:rsidR="005812D3">
        <w:instrText xml:space="preserve">type classification and ranking believe simplex analysis on sparse data","container-title":"Expert Systems","page":"141-154","volume":"32","issue":"1","author":[{"family":"Beynon","given":"Malcolm John"},{"family":"Jones","given":"Paul"},{"family":"Pickernell","given":"David"},{"family":"Packham","given":"Gary"}],"issued":{"date-parts":[["2015"]]}}}],"schema":"https://github.com/citation-style-language/schema/raw/master/csl-citation.json"} </w:instrText>
      </w:r>
      <w:r w:rsidR="005812D3">
        <w:fldChar w:fldCharType="separate"/>
      </w:r>
      <w:r w:rsidR="005812D3" w:rsidRPr="005812D3">
        <w:t xml:space="preserve">(Beynon, Jones, </w:t>
      </w:r>
      <w:proofErr w:type="spellStart"/>
      <w:r w:rsidR="005812D3" w:rsidRPr="005812D3">
        <w:t>Pickernell</w:t>
      </w:r>
      <w:proofErr w:type="spellEnd"/>
      <w:r w:rsidR="005812D3" w:rsidRPr="005812D3">
        <w:t>, &amp; Packham, 2015)</w:t>
      </w:r>
      <w:r w:rsidR="005812D3">
        <w:fldChar w:fldCharType="end"/>
      </w:r>
      <w:r w:rsidR="005812D3">
        <w:t>.</w:t>
      </w:r>
      <w:r w:rsidR="0015732B">
        <w:t xml:space="preserve"> </w:t>
      </w:r>
      <w:r w:rsidR="00957A71">
        <w:t xml:space="preserve">The approach of employee retention also provides </w:t>
      </w:r>
      <w:r w:rsidR="00C1210B">
        <w:t xml:space="preserve">an </w:t>
      </w:r>
      <w:r w:rsidR="00957A71" w:rsidRPr="00C1210B">
        <w:rPr>
          <w:noProof/>
        </w:rPr>
        <w:t>essential</w:t>
      </w:r>
      <w:r w:rsidR="00957A71">
        <w:t xml:space="preserve"> chance </w:t>
      </w:r>
      <w:r w:rsidR="00C1210B">
        <w:rPr>
          <w:noProof/>
        </w:rPr>
        <w:t>for</w:t>
      </w:r>
      <w:r w:rsidR="00957A71">
        <w:t xml:space="preserve"> workers to build </w:t>
      </w:r>
      <w:r w:rsidR="000A34D6">
        <w:t xml:space="preserve">a </w:t>
      </w:r>
      <w:r w:rsidR="00957A71" w:rsidRPr="000A34D6">
        <w:rPr>
          <w:noProof/>
        </w:rPr>
        <w:t>strong</w:t>
      </w:r>
      <w:r w:rsidR="00957A71">
        <w:t xml:space="preserve"> working association with each other. Development of effective teams </w:t>
      </w:r>
      <w:r w:rsidR="002B4F07">
        <w:t xml:space="preserve">ultimately helps them to put collective efforts to achieve </w:t>
      </w:r>
      <w:r w:rsidR="002B4F07" w:rsidRPr="007B2B13">
        <w:rPr>
          <w:noProof/>
        </w:rPr>
        <w:t>organisational</w:t>
      </w:r>
      <w:r w:rsidR="002B4F07">
        <w:t xml:space="preserve"> goals. </w:t>
      </w:r>
      <w:r w:rsidR="007F5FFA">
        <w:t xml:space="preserve">Rapid changes </w:t>
      </w:r>
      <w:r w:rsidR="000A34D6">
        <w:rPr>
          <w:noProof/>
        </w:rPr>
        <w:t>in</w:t>
      </w:r>
      <w:r w:rsidR="007F5FFA">
        <w:t xml:space="preserve"> </w:t>
      </w:r>
      <w:r w:rsidR="00C1210B">
        <w:t xml:space="preserve">the </w:t>
      </w:r>
      <w:r w:rsidR="007F5FFA" w:rsidRPr="00C1210B">
        <w:rPr>
          <w:noProof/>
        </w:rPr>
        <w:t>workforce</w:t>
      </w:r>
      <w:r w:rsidR="007F5FFA">
        <w:t xml:space="preserve"> also impact the </w:t>
      </w:r>
      <w:r w:rsidR="001B79C0">
        <w:t xml:space="preserve">customer’s demand to </w:t>
      </w:r>
      <w:r w:rsidR="0042218D">
        <w:rPr>
          <w:noProof/>
        </w:rPr>
        <w:t>a</w:t>
      </w:r>
      <w:r w:rsidR="001B79C0" w:rsidRPr="0042218D">
        <w:rPr>
          <w:noProof/>
        </w:rPr>
        <w:t xml:space="preserve"> particular</w:t>
      </w:r>
      <w:r w:rsidR="00071E8C">
        <w:t xml:space="preserve"> service </w:t>
      </w:r>
      <w:r w:rsidR="00071E8C">
        <w:fldChar w:fldCharType="begin"/>
      </w:r>
      <w:r w:rsidR="00071E8C">
        <w:instrText xml:space="preserve"> ADDIN ZOTERO_ITEM CSL_CITATION {"citationID":"STjcEWXs","properties":{"formattedCitation":"(Presbitero, Roxas, &amp; Chadee, 2016)","plainCitation":"(Presbitero, Roxas, &amp; Chadee, 2016)","noteIndex":0},"citationItems":[{"id":1807,"uris":["http://zotero.org/users/local/lMSdZ3dY/items/8LXX3B4L"],"uri":["http://zotero.org/users/local/lMSdZ3dY/items/8LXX3B4L"],"itemData":{"id":1807,"type":"article-journal","title":"Looking beyond HRM practices in enhancing employee retention in BPOs: focus on employee–organisation value fit","container-title":"The International Journal of Human Resource Management","page":"635-652","volume":"27","issue":"6","author":[{"family":"Presbitero","given":"Alfred"},{"family":"Roxas","given":"Banjo"},{"family":"Chadee","given":"Doren"}],"issued":{"date-parts":[["2016"]]}}}],"schema":"https://github.com/citation-style-language/schema/raw/master/csl-citation.json"} </w:instrText>
      </w:r>
      <w:r w:rsidR="00071E8C">
        <w:fldChar w:fldCharType="separate"/>
      </w:r>
      <w:r w:rsidR="00071E8C" w:rsidRPr="00071E8C">
        <w:t>(</w:t>
      </w:r>
      <w:proofErr w:type="spellStart"/>
      <w:r w:rsidR="00071E8C" w:rsidRPr="00071E8C">
        <w:t>Presbitero</w:t>
      </w:r>
      <w:proofErr w:type="spellEnd"/>
      <w:r w:rsidR="00071E8C" w:rsidRPr="00071E8C">
        <w:t xml:space="preserve">, </w:t>
      </w:r>
      <w:proofErr w:type="spellStart"/>
      <w:r w:rsidR="00071E8C" w:rsidRPr="00071E8C">
        <w:t>Roxas</w:t>
      </w:r>
      <w:proofErr w:type="spellEnd"/>
      <w:r w:rsidR="00071E8C" w:rsidRPr="00071E8C">
        <w:t xml:space="preserve">, &amp; </w:t>
      </w:r>
      <w:proofErr w:type="spellStart"/>
      <w:r w:rsidR="00071E8C" w:rsidRPr="00071E8C">
        <w:t>Chadee</w:t>
      </w:r>
      <w:proofErr w:type="spellEnd"/>
      <w:r w:rsidR="00071E8C" w:rsidRPr="00071E8C">
        <w:t>, 2016)</w:t>
      </w:r>
      <w:r w:rsidR="00071E8C">
        <w:fldChar w:fldCharType="end"/>
      </w:r>
      <w:r w:rsidR="00071E8C">
        <w:t>.</w:t>
      </w:r>
      <w:r w:rsidR="001B79C0">
        <w:t xml:space="preserve"> If customers consistently observing differ</w:t>
      </w:r>
      <w:r w:rsidR="00314DCB">
        <w:t xml:space="preserve">ent </w:t>
      </w:r>
      <w:r w:rsidR="00E477AD">
        <w:t xml:space="preserve">names of </w:t>
      </w:r>
      <w:r w:rsidR="000A34D6">
        <w:t xml:space="preserve">a </w:t>
      </w:r>
      <w:r w:rsidR="00E477AD" w:rsidRPr="000A34D6">
        <w:rPr>
          <w:noProof/>
        </w:rPr>
        <w:t>salesperson</w:t>
      </w:r>
      <w:r w:rsidR="00E477AD">
        <w:t xml:space="preserve"> than it eventually impacts their trust level on the performance of </w:t>
      </w:r>
      <w:r w:rsidR="00E477AD">
        <w:lastRenderedPageBreak/>
        <w:t xml:space="preserve">the </w:t>
      </w:r>
      <w:r w:rsidR="00E477AD" w:rsidRPr="000A34D6">
        <w:rPr>
          <w:noProof/>
        </w:rPr>
        <w:t>organisation</w:t>
      </w:r>
      <w:r w:rsidR="00E477AD">
        <w:t>.</w:t>
      </w:r>
      <w:r w:rsidR="000F5B4E">
        <w:t xml:space="preserve"> </w:t>
      </w:r>
      <w:r w:rsidR="00C1210B">
        <w:rPr>
          <w:noProof/>
        </w:rPr>
        <w:t>The r</w:t>
      </w:r>
      <w:r w:rsidR="000F5B4E" w:rsidRPr="00C1210B">
        <w:rPr>
          <w:noProof/>
        </w:rPr>
        <w:t>apid</w:t>
      </w:r>
      <w:r w:rsidR="000F5B4E">
        <w:t xml:space="preserve"> shift of workers </w:t>
      </w:r>
      <w:r w:rsidR="009260FF">
        <w:t xml:space="preserve">is not </w:t>
      </w:r>
      <w:r w:rsidR="00C1210B">
        <w:rPr>
          <w:noProof/>
        </w:rPr>
        <w:t>a</w:t>
      </w:r>
      <w:r w:rsidR="009260FF" w:rsidRPr="00C1210B">
        <w:rPr>
          <w:noProof/>
        </w:rPr>
        <w:t xml:space="preserve"> good</w:t>
      </w:r>
      <w:r w:rsidR="009260FF">
        <w:t xml:space="preserve"> sign for the </w:t>
      </w:r>
      <w:r w:rsidR="009260FF" w:rsidRPr="007B2B13">
        <w:rPr>
          <w:noProof/>
        </w:rPr>
        <w:t>organisations</w:t>
      </w:r>
      <w:r w:rsidR="009260FF">
        <w:t xml:space="preserve"> concerning the idea of effective learning working environment. Increasing </w:t>
      </w:r>
      <w:r w:rsidR="00C1210B">
        <w:t xml:space="preserve">the </w:t>
      </w:r>
      <w:r w:rsidR="009260FF" w:rsidRPr="00C1210B">
        <w:rPr>
          <w:noProof/>
        </w:rPr>
        <w:t>turnover</w:t>
      </w:r>
      <w:r w:rsidR="009260FF">
        <w:t xml:space="preserve"> of the workers </w:t>
      </w:r>
      <w:r w:rsidR="009F569E">
        <w:t xml:space="preserve">negatively </w:t>
      </w:r>
      <w:r w:rsidR="009F569E" w:rsidRPr="00C1210B">
        <w:rPr>
          <w:noProof/>
        </w:rPr>
        <w:t>influence</w:t>
      </w:r>
      <w:r w:rsidR="00C1210B">
        <w:rPr>
          <w:noProof/>
        </w:rPr>
        <w:t>s</w:t>
      </w:r>
      <w:r w:rsidR="009F569E">
        <w:t xml:space="preserve"> the </w:t>
      </w:r>
      <w:r w:rsidR="004953F9">
        <w:t>prestige</w:t>
      </w:r>
      <w:r w:rsidR="009F569E">
        <w:t xml:space="preserve"> of the management of the </w:t>
      </w:r>
      <w:r w:rsidR="009F569E" w:rsidRPr="00DF73FC">
        <w:rPr>
          <w:noProof/>
        </w:rPr>
        <w:t>or</w:t>
      </w:r>
      <w:r w:rsidR="004953F9" w:rsidRPr="00DF73FC">
        <w:rPr>
          <w:noProof/>
        </w:rPr>
        <w:t>ganisations</w:t>
      </w:r>
      <w:r w:rsidR="004953F9">
        <w:t>.</w:t>
      </w:r>
      <w:r w:rsidR="0020045B">
        <w:t xml:space="preserve"> </w:t>
      </w:r>
      <w:r w:rsidR="004953F9">
        <w:t xml:space="preserve"> </w:t>
      </w:r>
    </w:p>
    <w:p w14:paraId="7E87DF72" w14:textId="38402B42" w:rsidR="008743BF" w:rsidRDefault="008743BF" w:rsidP="005A5A01">
      <w:pPr>
        <w:pStyle w:val="Heading2"/>
      </w:pPr>
      <w:bookmarkStart w:id="5" w:name="_Toc5291729"/>
      <w:r>
        <w:t>Factors Influence Employee Retention</w:t>
      </w:r>
      <w:bookmarkEnd w:id="5"/>
    </w:p>
    <w:p w14:paraId="10C85F11" w14:textId="7CFC1772" w:rsidR="00FA19A3" w:rsidRDefault="00FA19A3" w:rsidP="001B311A">
      <w:pPr>
        <w:ind w:firstLine="0"/>
      </w:pPr>
      <w:r>
        <w:tab/>
        <w:t>There are many different factors that influence employee retention</w:t>
      </w:r>
      <w:r w:rsidR="00654E3D">
        <w:t xml:space="preserve"> in different forms. </w:t>
      </w:r>
      <w:r w:rsidR="002C5D98">
        <w:rPr>
          <w:noProof/>
        </w:rPr>
        <w:t>A p</w:t>
      </w:r>
      <w:r w:rsidR="00654E3D" w:rsidRPr="002C5D98">
        <w:rPr>
          <w:noProof/>
        </w:rPr>
        <w:t>roper</w:t>
      </w:r>
      <w:r w:rsidR="00654E3D">
        <w:t xml:space="preserve"> exploration of these components is important to propose better </w:t>
      </w:r>
      <w:r w:rsidR="005269BB">
        <w:t xml:space="preserve">solutions to the concern of rapid employee turnover. </w:t>
      </w:r>
      <w:r w:rsidR="00BE314F">
        <w:t xml:space="preserve">Consideration of different retention strategies </w:t>
      </w:r>
      <w:r w:rsidR="007674EA">
        <w:t xml:space="preserve">is one critical feature of concern to offer better practical measures within </w:t>
      </w:r>
      <w:r w:rsidR="002C5D98">
        <w:t xml:space="preserve">the </w:t>
      </w:r>
      <w:r w:rsidR="007674EA" w:rsidRPr="00DF73FC">
        <w:rPr>
          <w:noProof/>
        </w:rPr>
        <w:t>organisational</w:t>
      </w:r>
      <w:r w:rsidR="007674EA">
        <w:t xml:space="preserve"> setting. </w:t>
      </w:r>
      <w:r w:rsidR="00810142">
        <w:t xml:space="preserve">Adoption of retention strategies helps employees to adopt </w:t>
      </w:r>
      <w:r w:rsidR="002C5D98">
        <w:t xml:space="preserve">the </w:t>
      </w:r>
      <w:r w:rsidR="00ED1BB5" w:rsidRPr="002C5D98">
        <w:rPr>
          <w:noProof/>
        </w:rPr>
        <w:t>overall</w:t>
      </w:r>
      <w:r w:rsidR="00ED1BB5">
        <w:t xml:space="preserve"> culture of the </w:t>
      </w:r>
      <w:r w:rsidR="00ED1BB5" w:rsidRPr="0091690A">
        <w:rPr>
          <w:noProof/>
        </w:rPr>
        <w:t>organisation</w:t>
      </w:r>
      <w:r w:rsidR="00ED1BB5">
        <w:t xml:space="preserve"> more effectively and efficiently. </w:t>
      </w:r>
      <w:r w:rsidR="00A91F14" w:rsidRPr="0091690A">
        <w:rPr>
          <w:noProof/>
        </w:rPr>
        <w:t>Organisational</w:t>
      </w:r>
      <w:r w:rsidR="00A91F14">
        <w:t xml:space="preserve"> change is another indicator that </w:t>
      </w:r>
      <w:r w:rsidR="00A91F14" w:rsidRPr="002C5D98">
        <w:rPr>
          <w:noProof/>
        </w:rPr>
        <w:t>influence</w:t>
      </w:r>
      <w:r w:rsidR="002C5D98">
        <w:rPr>
          <w:noProof/>
        </w:rPr>
        <w:t>s</w:t>
      </w:r>
      <w:r w:rsidR="00A91F14">
        <w:t xml:space="preserve"> the approach of employee retention adopted by the management of the </w:t>
      </w:r>
      <w:r w:rsidR="00A91F14" w:rsidRPr="0091690A">
        <w:rPr>
          <w:noProof/>
        </w:rPr>
        <w:t>organisations</w:t>
      </w:r>
      <w:r w:rsidR="00A91F14">
        <w:t xml:space="preserve">. </w:t>
      </w:r>
      <w:r w:rsidR="003F659E">
        <w:t xml:space="preserve">When </w:t>
      </w:r>
      <w:r w:rsidR="003F659E" w:rsidRPr="0091690A">
        <w:rPr>
          <w:noProof/>
        </w:rPr>
        <w:t>organisations</w:t>
      </w:r>
      <w:r w:rsidR="003F659E">
        <w:t xml:space="preserve"> are </w:t>
      </w:r>
      <w:r w:rsidR="002C5D98">
        <w:t xml:space="preserve">a </w:t>
      </w:r>
      <w:r w:rsidR="003F659E" w:rsidRPr="002C5D98">
        <w:rPr>
          <w:noProof/>
        </w:rPr>
        <w:t>focus</w:t>
      </w:r>
      <w:r w:rsidR="003F659E">
        <w:t xml:space="preserve"> to </w:t>
      </w:r>
      <w:r w:rsidR="003F659E" w:rsidRPr="002C5D98">
        <w:rPr>
          <w:noProof/>
        </w:rPr>
        <w:t>ad</w:t>
      </w:r>
      <w:r w:rsidR="002C5D98">
        <w:rPr>
          <w:noProof/>
        </w:rPr>
        <w:t>a</w:t>
      </w:r>
      <w:r w:rsidR="003F659E" w:rsidRPr="002C5D98">
        <w:rPr>
          <w:noProof/>
        </w:rPr>
        <w:t>pt</w:t>
      </w:r>
      <w:r w:rsidR="003F659E">
        <w:t xml:space="preserve"> to different domains of change in the workplace setting that it eventually </w:t>
      </w:r>
      <w:r w:rsidR="00B87387">
        <w:t>influences</w:t>
      </w:r>
      <w:r w:rsidR="003F659E">
        <w:t xml:space="preserve"> the opinions of workers to work in the </w:t>
      </w:r>
      <w:r w:rsidR="003F659E" w:rsidRPr="0091690A">
        <w:rPr>
          <w:noProof/>
        </w:rPr>
        <w:t>organisation</w:t>
      </w:r>
      <w:r w:rsidR="003F659E">
        <w:t xml:space="preserve"> or not. </w:t>
      </w:r>
      <w:r w:rsidR="00A136DC">
        <w:t xml:space="preserve">The particular facets of </w:t>
      </w:r>
      <w:r w:rsidR="00A136DC" w:rsidRPr="0091690A">
        <w:rPr>
          <w:noProof/>
        </w:rPr>
        <w:t>organisational</w:t>
      </w:r>
      <w:r w:rsidR="00A136DC">
        <w:t xml:space="preserve"> change in the forms of positive changes if traditional salary, </w:t>
      </w:r>
      <w:r w:rsidR="00A136DC" w:rsidRPr="002C5D98">
        <w:rPr>
          <w:noProof/>
        </w:rPr>
        <w:t>benefit</w:t>
      </w:r>
      <w:r w:rsidR="002C5D98">
        <w:rPr>
          <w:noProof/>
        </w:rPr>
        <w:t>s</w:t>
      </w:r>
      <w:r w:rsidR="00A136DC">
        <w:t xml:space="preserve"> packages, and compensations </w:t>
      </w:r>
      <w:r w:rsidR="005079C7">
        <w:t xml:space="preserve">play </w:t>
      </w:r>
      <w:r w:rsidR="002C5D98">
        <w:t xml:space="preserve">a </w:t>
      </w:r>
      <w:r w:rsidR="005079C7" w:rsidRPr="002C5D98">
        <w:rPr>
          <w:noProof/>
        </w:rPr>
        <w:t>vital</w:t>
      </w:r>
      <w:r w:rsidR="005079C7">
        <w:t xml:space="preserve"> role to develop the better form of employee retention in the </w:t>
      </w:r>
      <w:r w:rsidR="005079C7" w:rsidRPr="0091690A">
        <w:rPr>
          <w:noProof/>
        </w:rPr>
        <w:t>organisations</w:t>
      </w:r>
      <w:r w:rsidR="005079C7">
        <w:t xml:space="preserve">. </w:t>
      </w:r>
    </w:p>
    <w:p w14:paraId="31C5F687" w14:textId="4AECB703" w:rsidR="005079C7" w:rsidRDefault="005079C7" w:rsidP="00432A4C">
      <w:pPr>
        <w:ind w:firstLine="0"/>
      </w:pPr>
      <w:r>
        <w:tab/>
        <w:t xml:space="preserve">Employees’ motivation is another factor that </w:t>
      </w:r>
      <w:r w:rsidRPr="002C5D98">
        <w:rPr>
          <w:noProof/>
        </w:rPr>
        <w:t>influence</w:t>
      </w:r>
      <w:r w:rsidR="002C5D98">
        <w:rPr>
          <w:noProof/>
        </w:rPr>
        <w:t>s</w:t>
      </w:r>
      <w:r>
        <w:t xml:space="preserve"> the overall prospect of </w:t>
      </w:r>
      <w:r w:rsidR="002754B4">
        <w:t>employees’</w:t>
      </w:r>
      <w:r w:rsidR="004F134E">
        <w:t xml:space="preserve"> </w:t>
      </w:r>
      <w:r>
        <w:t>retention within</w:t>
      </w:r>
      <w:r w:rsidR="004F134E">
        <w:t xml:space="preserve"> the</w:t>
      </w:r>
      <w:r>
        <w:t xml:space="preserve"> </w:t>
      </w:r>
      <w:r w:rsidRPr="0091690A">
        <w:rPr>
          <w:noProof/>
        </w:rPr>
        <w:t>organisation</w:t>
      </w:r>
      <w:r w:rsidR="004F134E" w:rsidRPr="0091690A">
        <w:rPr>
          <w:noProof/>
        </w:rPr>
        <w:t>s</w:t>
      </w:r>
      <w:r w:rsidR="004F134E">
        <w:t xml:space="preserve">. </w:t>
      </w:r>
      <w:r w:rsidR="002754B4">
        <w:t xml:space="preserve">Higher motivation to work ultimately make it possible for them to remain loyal to their </w:t>
      </w:r>
      <w:r w:rsidR="002754B4" w:rsidRPr="0091690A">
        <w:rPr>
          <w:noProof/>
        </w:rPr>
        <w:t>organisations</w:t>
      </w:r>
      <w:r w:rsidR="002754B4">
        <w:t xml:space="preserve">. </w:t>
      </w:r>
      <w:r w:rsidR="00EF7337">
        <w:t xml:space="preserve">Motivation is the main factor that </w:t>
      </w:r>
      <w:r w:rsidR="00EF7337" w:rsidRPr="002C5D98">
        <w:rPr>
          <w:noProof/>
        </w:rPr>
        <w:t>encourage</w:t>
      </w:r>
      <w:r w:rsidR="002C5D98">
        <w:rPr>
          <w:noProof/>
        </w:rPr>
        <w:t>s</w:t>
      </w:r>
      <w:r w:rsidR="00EF7337">
        <w:t xml:space="preserve"> workers to </w:t>
      </w:r>
      <w:r w:rsidR="003B6B16">
        <w:t xml:space="preserve">effectively embrace the features of </w:t>
      </w:r>
      <w:r w:rsidR="003B6B16" w:rsidRPr="0091690A">
        <w:rPr>
          <w:noProof/>
        </w:rPr>
        <w:t>organisational</w:t>
      </w:r>
      <w:r w:rsidR="003B6B16">
        <w:t xml:space="preserve"> change and diversity. </w:t>
      </w:r>
      <w:r w:rsidR="005C0A6B">
        <w:t>Job satisfaction and commitment level of the employees are also important features when it comes to the proper explanation of the idea of</w:t>
      </w:r>
      <w:r w:rsidR="00574D07">
        <w:t xml:space="preserve"> retention within </w:t>
      </w:r>
      <w:r w:rsidR="00574D07" w:rsidRPr="0091690A">
        <w:rPr>
          <w:noProof/>
        </w:rPr>
        <w:t>organisations</w:t>
      </w:r>
      <w:r w:rsidR="00574D07">
        <w:t xml:space="preserve">. Higher job satisfaction level </w:t>
      </w:r>
      <w:r w:rsidR="00223C22">
        <w:t xml:space="preserve">makes it easy for the workers to stay in their current </w:t>
      </w:r>
      <w:r w:rsidR="00223C22" w:rsidRPr="0091690A">
        <w:rPr>
          <w:noProof/>
        </w:rPr>
        <w:t>organisations</w:t>
      </w:r>
      <w:r w:rsidR="00223C22">
        <w:t xml:space="preserve">. </w:t>
      </w:r>
      <w:r w:rsidR="002C5D98">
        <w:rPr>
          <w:noProof/>
        </w:rPr>
        <w:t>A s</w:t>
      </w:r>
      <w:r w:rsidR="004500C0" w:rsidRPr="002C5D98">
        <w:rPr>
          <w:noProof/>
        </w:rPr>
        <w:t>uitable</w:t>
      </w:r>
      <w:r w:rsidR="004500C0">
        <w:t xml:space="preserve"> </w:t>
      </w:r>
      <w:r w:rsidR="004500C0">
        <w:lastRenderedPageBreak/>
        <w:t xml:space="preserve">form of worker recognition and training are other prominent aspects concerns with the </w:t>
      </w:r>
      <w:r w:rsidR="00432A4C">
        <w:t xml:space="preserve">main idea of employee retention </w:t>
      </w:r>
      <w:r w:rsidR="00432A4C">
        <w:fldChar w:fldCharType="begin"/>
      </w:r>
      <w:r w:rsidR="00432A4C">
        <w:instrText xml:space="preserve"> ADDIN ZOTERO_ITEM CSL_CITATION {"citationID":"4LfW62PM","properties":{"formattedCitation":"(Papa, Dezi, Gregori, Mueller, &amp; Miglietta, 2018)","plainCitation":"(Papa, Dezi, Gregori, Mueller, &amp; Miglietta, 2018)","noteIndex":0},"citationItems":[{"id":1806,"uris":["http://zotero.org/users/local/lMSdZ3dY/items/GVV6ERTE"],"uri":["http://zotero.org/users/local/lMSdZ3dY/items/GVV6ERTE"],"itemData":{"id":1806,"type":"article-journal","title":"Improving innovation performance through knowledge acquisition: the moderating role of employee retention and human resource management practices","container-title":"Journal of Knowledge Management","author":[{"family":"Papa","given":"Armando"},{"family":"Dezi","given":"Luca"},{"family":"Gregori","given":"Gian Luca"},{"family":"Mueller","given":"Jens"},{"family":"Miglietta","given":"Nicola"}],"issued":{"date-parts":[["2018"]]}}}],"schema":"https://github.com/citation-style-language/schema/raw/master/csl-citation.json"} </w:instrText>
      </w:r>
      <w:r w:rsidR="00432A4C">
        <w:fldChar w:fldCharType="separate"/>
      </w:r>
      <w:r w:rsidR="00432A4C" w:rsidRPr="00432A4C">
        <w:t xml:space="preserve">(Papa, </w:t>
      </w:r>
      <w:proofErr w:type="spellStart"/>
      <w:r w:rsidR="00432A4C" w:rsidRPr="00432A4C">
        <w:t>Dezi</w:t>
      </w:r>
      <w:proofErr w:type="spellEnd"/>
      <w:r w:rsidR="00432A4C" w:rsidRPr="00432A4C">
        <w:t xml:space="preserve">, </w:t>
      </w:r>
      <w:proofErr w:type="spellStart"/>
      <w:r w:rsidR="00432A4C" w:rsidRPr="00432A4C">
        <w:t>Gregori</w:t>
      </w:r>
      <w:proofErr w:type="spellEnd"/>
      <w:r w:rsidR="00432A4C" w:rsidRPr="00432A4C">
        <w:t xml:space="preserve">, Mueller, &amp; </w:t>
      </w:r>
      <w:proofErr w:type="spellStart"/>
      <w:r w:rsidR="00432A4C" w:rsidRPr="00432A4C">
        <w:t>Miglietta</w:t>
      </w:r>
      <w:proofErr w:type="spellEnd"/>
      <w:r w:rsidR="00432A4C" w:rsidRPr="00432A4C">
        <w:t>, 2018)</w:t>
      </w:r>
      <w:r w:rsidR="00432A4C">
        <w:fldChar w:fldCharType="end"/>
      </w:r>
      <w:r w:rsidR="00432A4C">
        <w:t>.</w:t>
      </w:r>
      <w:r w:rsidR="004500C0">
        <w:t xml:space="preserve"> Flexible working environment also helps workers to remain stick </w:t>
      </w:r>
      <w:r w:rsidR="00EE7DE0">
        <w:t xml:space="preserve">to the </w:t>
      </w:r>
      <w:r w:rsidR="00EE7DE0" w:rsidRPr="0091690A">
        <w:rPr>
          <w:noProof/>
        </w:rPr>
        <w:t>organisations</w:t>
      </w:r>
      <w:r w:rsidR="00EE7DE0">
        <w:t xml:space="preserve"> and give their working services effectively. </w:t>
      </w:r>
      <w:r w:rsidR="002C5D98">
        <w:rPr>
          <w:noProof/>
        </w:rPr>
        <w:t>The s</w:t>
      </w:r>
      <w:r w:rsidR="002C5052" w:rsidRPr="002C5D98">
        <w:rPr>
          <w:noProof/>
        </w:rPr>
        <w:t>uitable</w:t>
      </w:r>
      <w:r w:rsidR="002C5052">
        <w:t xml:space="preserve"> working environment helps workers to </w:t>
      </w:r>
      <w:r w:rsidR="00B56A24" w:rsidRPr="002C5D98">
        <w:rPr>
          <w:noProof/>
        </w:rPr>
        <w:t>share</w:t>
      </w:r>
      <w:r w:rsidR="00B56A24">
        <w:t xml:space="preserve"> their issues </w:t>
      </w:r>
      <w:r w:rsidR="002C5D98">
        <w:rPr>
          <w:noProof/>
        </w:rPr>
        <w:t>with</w:t>
      </w:r>
      <w:r w:rsidR="00B56A24">
        <w:t xml:space="preserve"> the </w:t>
      </w:r>
      <w:r w:rsidR="00075F35">
        <w:t xml:space="preserve">concerned authorities and collectively find out viable solutions. </w:t>
      </w:r>
      <w:r w:rsidR="00FC4BDE">
        <w:t xml:space="preserve">It is essential for the </w:t>
      </w:r>
      <w:r w:rsidR="00FC4BDE" w:rsidRPr="0091690A">
        <w:rPr>
          <w:noProof/>
        </w:rPr>
        <w:t>organisations</w:t>
      </w:r>
      <w:r w:rsidR="00FC4BDE">
        <w:t xml:space="preserve"> to provide </w:t>
      </w:r>
      <w:r w:rsidR="001F1AEF">
        <w:t xml:space="preserve">learning working climate to all the workers that ultimately assist them to adopt </w:t>
      </w:r>
      <w:r w:rsidR="00D96365">
        <w:t xml:space="preserve">required job skills and capabilities. </w:t>
      </w:r>
    </w:p>
    <w:p w14:paraId="1D5DDA29" w14:textId="5E092031" w:rsidR="00341801" w:rsidRPr="0019478E" w:rsidRDefault="0035228E" w:rsidP="005A5A01">
      <w:pPr>
        <w:pStyle w:val="Heading2"/>
      </w:pPr>
      <w:bookmarkStart w:id="6" w:name="_Toc5291730"/>
      <w:r w:rsidRPr="0019478E">
        <w:t>Key Employee Retention Strategies</w:t>
      </w:r>
      <w:bookmarkEnd w:id="6"/>
    </w:p>
    <w:p w14:paraId="1F24ECD7" w14:textId="39E2BBD7" w:rsidR="002C5D98" w:rsidRDefault="002C5D98" w:rsidP="001B311A">
      <w:pPr>
        <w:ind w:firstLine="0"/>
      </w:pPr>
      <w:r>
        <w:tab/>
      </w:r>
      <w:r w:rsidR="005F2682">
        <w:t>Ther</w:t>
      </w:r>
      <w:r w:rsidR="00CA235E">
        <w:t xml:space="preserve">e is </w:t>
      </w:r>
      <w:r w:rsidR="00447015">
        <w:t xml:space="preserve">an </w:t>
      </w:r>
      <w:r w:rsidR="00CA235E" w:rsidRPr="00447015">
        <w:rPr>
          <w:noProof/>
        </w:rPr>
        <w:t>option</w:t>
      </w:r>
      <w:r w:rsidR="00CA235E">
        <w:t xml:space="preserve"> of different employee retention strategies that can be helpful for the management of the </w:t>
      </w:r>
      <w:r w:rsidR="00CA235E" w:rsidRPr="0091690A">
        <w:rPr>
          <w:noProof/>
        </w:rPr>
        <w:t>organisations</w:t>
      </w:r>
      <w:r w:rsidR="00CA235E">
        <w:t xml:space="preserve"> to ensure </w:t>
      </w:r>
      <w:r w:rsidR="00852263">
        <w:t>maintenance</w:t>
      </w:r>
      <w:r w:rsidR="00CA235E">
        <w:t xml:space="preserve"> of </w:t>
      </w:r>
      <w:r w:rsidR="00852263">
        <w:t xml:space="preserve">useful workers. </w:t>
      </w:r>
      <w:r w:rsidR="00CC11AD">
        <w:t xml:space="preserve">The idea of </w:t>
      </w:r>
      <w:r w:rsidR="00447015">
        <w:t xml:space="preserve">the </w:t>
      </w:r>
      <w:r w:rsidR="00CC11AD" w:rsidRPr="00447015">
        <w:rPr>
          <w:noProof/>
        </w:rPr>
        <w:t>implementation</w:t>
      </w:r>
      <w:r w:rsidR="00CC11AD">
        <w:t xml:space="preserve"> of various strategies based on the actual needs of the </w:t>
      </w:r>
      <w:r w:rsidR="00CC11AD" w:rsidRPr="0091690A">
        <w:rPr>
          <w:noProof/>
        </w:rPr>
        <w:t>organisations</w:t>
      </w:r>
      <w:r w:rsidR="00CC11AD">
        <w:t xml:space="preserve">. It is </w:t>
      </w:r>
      <w:r w:rsidR="00447015">
        <w:t xml:space="preserve">the </w:t>
      </w:r>
      <w:r w:rsidR="00CC11AD" w:rsidRPr="00447015">
        <w:rPr>
          <w:noProof/>
        </w:rPr>
        <w:t>duty</w:t>
      </w:r>
      <w:r w:rsidR="00CC11AD">
        <w:t xml:space="preserve"> of the management of the </w:t>
      </w:r>
      <w:r w:rsidR="00CC11AD" w:rsidRPr="0091690A">
        <w:rPr>
          <w:noProof/>
        </w:rPr>
        <w:t>organisations</w:t>
      </w:r>
      <w:r w:rsidR="00CC11AD">
        <w:t xml:space="preserve"> to apply the most relevant </w:t>
      </w:r>
      <w:r w:rsidR="005A03CF">
        <w:t xml:space="preserve">strategy to ensure </w:t>
      </w:r>
      <w:r w:rsidR="00447015">
        <w:t xml:space="preserve">a </w:t>
      </w:r>
      <w:r w:rsidR="005A03CF" w:rsidRPr="00447015">
        <w:rPr>
          <w:noProof/>
        </w:rPr>
        <w:t>better</w:t>
      </w:r>
      <w:r w:rsidR="005A03CF">
        <w:t xml:space="preserve"> form of employee retention. </w:t>
      </w:r>
    </w:p>
    <w:p w14:paraId="06AB1D32" w14:textId="015465F2" w:rsidR="0085725A" w:rsidRDefault="0085725A" w:rsidP="007B284C">
      <w:pPr>
        <w:pStyle w:val="Heading3"/>
        <w:ind w:firstLine="709"/>
      </w:pPr>
      <w:r>
        <w:tab/>
      </w:r>
      <w:bookmarkStart w:id="7" w:name="_Toc5291731"/>
      <w:r>
        <w:t>Recruitment</w:t>
      </w:r>
      <w:bookmarkEnd w:id="7"/>
    </w:p>
    <w:p w14:paraId="1DD7B44E" w14:textId="1B2841D0" w:rsidR="0085725A" w:rsidRDefault="0085725A" w:rsidP="001B311A">
      <w:pPr>
        <w:ind w:firstLine="0"/>
      </w:pPr>
      <w:r>
        <w:tab/>
      </w:r>
      <w:r w:rsidR="00050116">
        <w:t xml:space="preserve">Recruitment is one critical </w:t>
      </w:r>
      <w:r w:rsidR="006A3EE1">
        <w:t xml:space="preserve">practice linked with the broad idea of employee retention. It is vital for </w:t>
      </w:r>
      <w:r w:rsidR="006A3EE1" w:rsidRPr="0091690A">
        <w:rPr>
          <w:noProof/>
        </w:rPr>
        <w:t>organisations</w:t>
      </w:r>
      <w:r w:rsidR="006A3EE1">
        <w:t xml:space="preserve"> to hire the right persons for the right job positions to avoid any future complications. </w:t>
      </w:r>
      <w:r w:rsidR="0005253A">
        <w:t xml:space="preserve">Necessary time and efforts are required to avail </w:t>
      </w:r>
      <w:r w:rsidR="00447015">
        <w:t xml:space="preserve">the </w:t>
      </w:r>
      <w:r w:rsidR="0005253A" w:rsidRPr="00447015">
        <w:rPr>
          <w:noProof/>
        </w:rPr>
        <w:t>best</w:t>
      </w:r>
      <w:r w:rsidR="0005253A">
        <w:t xml:space="preserve"> outcomes from the whole process of </w:t>
      </w:r>
      <w:r w:rsidR="004F12BB">
        <w:t xml:space="preserve">recruitment. </w:t>
      </w:r>
    </w:p>
    <w:p w14:paraId="565E7BAF" w14:textId="73BAD313" w:rsidR="00C45395" w:rsidRDefault="00C45395" w:rsidP="007B284C">
      <w:pPr>
        <w:pStyle w:val="Heading3"/>
        <w:ind w:firstLine="709"/>
      </w:pPr>
      <w:r>
        <w:tab/>
      </w:r>
      <w:bookmarkStart w:id="8" w:name="_Toc5291732"/>
      <w:r w:rsidR="00037C55">
        <w:t>Orientation and Onboarding</w:t>
      </w:r>
      <w:bookmarkEnd w:id="8"/>
    </w:p>
    <w:p w14:paraId="23B57893" w14:textId="6917C1AD" w:rsidR="00C13B9C" w:rsidRDefault="00330911" w:rsidP="007C04EA">
      <w:pPr>
        <w:ind w:firstLine="0"/>
      </w:pPr>
      <w:r>
        <w:tab/>
      </w:r>
      <w:r w:rsidR="00830175">
        <w:t xml:space="preserve">It is advised for the </w:t>
      </w:r>
      <w:r w:rsidR="00830175" w:rsidRPr="0091690A">
        <w:rPr>
          <w:noProof/>
        </w:rPr>
        <w:t>organisations</w:t>
      </w:r>
      <w:r w:rsidR="00830175">
        <w:t xml:space="preserve"> to provide necessary information about the </w:t>
      </w:r>
      <w:r w:rsidR="000022EE">
        <w:t xml:space="preserve">entire structure of the </w:t>
      </w:r>
      <w:r w:rsidR="000022EE" w:rsidRPr="0091690A">
        <w:rPr>
          <w:noProof/>
        </w:rPr>
        <w:t>organisations</w:t>
      </w:r>
      <w:r w:rsidR="000022EE">
        <w:t xml:space="preserve"> and the job tasks to the workers to avoid any discrepancy in </w:t>
      </w:r>
      <w:r w:rsidR="00447015">
        <w:t xml:space="preserve">the </w:t>
      </w:r>
      <w:r w:rsidR="000022EE" w:rsidRPr="00447015">
        <w:rPr>
          <w:noProof/>
        </w:rPr>
        <w:t>future</w:t>
      </w:r>
      <w:r w:rsidR="007C04EA">
        <w:t xml:space="preserve"> </w:t>
      </w:r>
      <w:r w:rsidR="007C04EA">
        <w:fldChar w:fldCharType="begin"/>
      </w:r>
      <w:r w:rsidR="007C04EA">
        <w:instrText xml:space="preserve"> ADDIN ZOTERO_ITEM CSL_CITATION {"citationID":"rQl3FITQ","properties":{"formattedCitation":"(Tanwar &amp; Prasad, 2016)","plainCitation":"(Tanwar &amp; Prasad, 2016)","noteIndex":0},"citationItems":[{"id":1805,"uris":["http://zotero.org/users/local/lMSdZ3dY/items/CQ8C96ZH"],"uri":["http://zotero.org/users/local/lMSdZ3dY/items/CQ8C96ZH"],"itemData":{"id":1805,"type":"article-journal","title":"Exploring the relationship between employer branding and employee retention","container-title":"Global Business Review","page":"186S-206S","volume":"17","issue":"3_suppl","author":[{"family":"Tanwar","given":"Karnica"},{"family":"Prasad","given":"Asha"}],"issued":{"date-parts":[["2016"]]}}}],"schema":"https://github.com/citation-style-language/schema/raw/master/csl-citation.json"} </w:instrText>
      </w:r>
      <w:r w:rsidR="007C04EA">
        <w:fldChar w:fldCharType="separate"/>
      </w:r>
      <w:r w:rsidR="007C04EA" w:rsidRPr="007C04EA">
        <w:t>(</w:t>
      </w:r>
      <w:proofErr w:type="spellStart"/>
      <w:r w:rsidR="007C04EA" w:rsidRPr="007C04EA">
        <w:t>Tanwar</w:t>
      </w:r>
      <w:proofErr w:type="spellEnd"/>
      <w:r w:rsidR="007C04EA" w:rsidRPr="007C04EA">
        <w:t xml:space="preserve"> &amp; Prasad, 2016)</w:t>
      </w:r>
      <w:r w:rsidR="007C04EA">
        <w:fldChar w:fldCharType="end"/>
      </w:r>
      <w:r w:rsidR="007C04EA">
        <w:t>.</w:t>
      </w:r>
      <w:r w:rsidR="000022EE">
        <w:t xml:space="preserve"> </w:t>
      </w:r>
      <w:r w:rsidR="00C726E9">
        <w:t xml:space="preserve">When </w:t>
      </w:r>
      <w:r w:rsidR="00C726E9" w:rsidRPr="00274B16">
        <w:rPr>
          <w:noProof/>
        </w:rPr>
        <w:t>organisations</w:t>
      </w:r>
      <w:r w:rsidR="00C726E9">
        <w:t xml:space="preserve"> are committed to </w:t>
      </w:r>
      <w:r w:rsidR="00C726E9" w:rsidRPr="00447015">
        <w:rPr>
          <w:noProof/>
        </w:rPr>
        <w:t>treat</w:t>
      </w:r>
      <w:r w:rsidR="00447015">
        <w:rPr>
          <w:noProof/>
        </w:rPr>
        <w:t>ing</w:t>
      </w:r>
      <w:r w:rsidR="00C726E9">
        <w:t xml:space="preserve"> all the workers </w:t>
      </w:r>
      <w:r w:rsidR="00C726E9">
        <w:lastRenderedPageBreak/>
        <w:t xml:space="preserve">rightly at their early stages of working than it ultimately </w:t>
      </w:r>
      <w:r w:rsidR="004A17A4">
        <w:t>builds</w:t>
      </w:r>
      <w:r w:rsidR="00C726E9">
        <w:t xml:space="preserve"> </w:t>
      </w:r>
      <w:r w:rsidR="00447015">
        <w:t xml:space="preserve">a </w:t>
      </w:r>
      <w:r w:rsidR="00C726E9" w:rsidRPr="00447015">
        <w:rPr>
          <w:noProof/>
        </w:rPr>
        <w:t>good</w:t>
      </w:r>
      <w:r w:rsidR="00C726E9">
        <w:t xml:space="preserve"> impression and motivates them to work.</w:t>
      </w:r>
      <w:r w:rsidR="004A17A4">
        <w:t xml:space="preserve"> </w:t>
      </w:r>
    </w:p>
    <w:p w14:paraId="29B36DFE" w14:textId="77777777" w:rsidR="001167B2" w:rsidRDefault="00C13B9C" w:rsidP="007B284C">
      <w:pPr>
        <w:pStyle w:val="Heading3"/>
        <w:ind w:firstLine="709"/>
      </w:pPr>
      <w:r>
        <w:tab/>
      </w:r>
      <w:bookmarkStart w:id="9" w:name="_Toc5291733"/>
      <w:r w:rsidR="00204613">
        <w:t>Training and Development</w:t>
      </w:r>
      <w:bookmarkEnd w:id="9"/>
    </w:p>
    <w:p w14:paraId="61406760" w14:textId="433EEC77" w:rsidR="00330911" w:rsidRDefault="001167B2" w:rsidP="009861E9">
      <w:pPr>
        <w:ind w:firstLine="0"/>
      </w:pPr>
      <w:r>
        <w:tab/>
      </w:r>
      <w:r w:rsidR="00687F70">
        <w:t xml:space="preserve">The features of training and development are </w:t>
      </w:r>
      <w:r w:rsidR="00687F70" w:rsidRPr="00274B16">
        <w:rPr>
          <w:noProof/>
        </w:rPr>
        <w:t>characterised</w:t>
      </w:r>
      <w:r w:rsidR="00687F70">
        <w:t xml:space="preserve"> as the key recommended strategies for the </w:t>
      </w:r>
      <w:r w:rsidR="00687F70" w:rsidRPr="00274B16">
        <w:rPr>
          <w:noProof/>
        </w:rPr>
        <w:t>organisations</w:t>
      </w:r>
      <w:r w:rsidR="00687F70">
        <w:t xml:space="preserve"> to ensure </w:t>
      </w:r>
      <w:r w:rsidR="00447015">
        <w:t xml:space="preserve">a </w:t>
      </w:r>
      <w:r w:rsidR="00687F70" w:rsidRPr="00447015">
        <w:rPr>
          <w:noProof/>
        </w:rPr>
        <w:t>better</w:t>
      </w:r>
      <w:r w:rsidR="00687F70">
        <w:t xml:space="preserve"> form of </w:t>
      </w:r>
      <w:r w:rsidR="009861E9">
        <w:t xml:space="preserve">employee retention </w:t>
      </w:r>
      <w:r w:rsidR="009861E9">
        <w:fldChar w:fldCharType="begin"/>
      </w:r>
      <w:r w:rsidR="009861E9">
        <w:instrText xml:space="preserve"> ADDIN ZOTERO_ITEM CSL_CITATION {"citationID":"4P1fYKca","properties":{"formattedCitation":"(Fletcher, Alfes, &amp; Robinson, 2018)","plainCitation":"(Fletcher, Alfes, &amp; Robinson, 2018)","noteIndex":0},"citationItems":[{"id":1809,"uris":["http://zotero.org/users/local/lMSdZ3dY/items/U9L4TWZS"],"uri":["http://zotero.org/users/local/lMSdZ3dY/items/U9L4TWZS"],"itemData":{"id":1809,"type":"article-journal","title":"The relationship between perceived training and development and employee retention: the mediating role of work attitudes","container-title":"The International Journal of Human Resource Management","page":"2701-2728","volume":"29","issue":"18","author":[{"family":"Fletcher","given":"Luke"},{"family":"Alfes","given":"Kerstin"},{"family":"Robinson","given":"Dilys"}],"issued":{"date-parts":[["2018"]]}}}],"schema":"https://github.com/citation-style-language/schema/raw/master/csl-citation.json"} </w:instrText>
      </w:r>
      <w:r w:rsidR="009861E9">
        <w:fldChar w:fldCharType="separate"/>
      </w:r>
      <w:r w:rsidR="009861E9" w:rsidRPr="009861E9">
        <w:t xml:space="preserve">(Fletcher, </w:t>
      </w:r>
      <w:proofErr w:type="spellStart"/>
      <w:r w:rsidR="009861E9" w:rsidRPr="009861E9">
        <w:t>Alfes</w:t>
      </w:r>
      <w:proofErr w:type="spellEnd"/>
      <w:r w:rsidR="009861E9" w:rsidRPr="009861E9">
        <w:t>, &amp; Robinson, 2018)</w:t>
      </w:r>
      <w:r w:rsidR="009861E9">
        <w:fldChar w:fldCharType="end"/>
      </w:r>
      <w:r w:rsidR="009861E9">
        <w:t>.</w:t>
      </w:r>
      <w:r w:rsidR="00250197">
        <w:t xml:space="preserve"> The approach of training helps workers to excel in their job responsibilities by enhancing their work skills and competencies. </w:t>
      </w:r>
    </w:p>
    <w:p w14:paraId="1CC2416F" w14:textId="060B781B" w:rsidR="00F656C6" w:rsidRDefault="00F656C6" w:rsidP="007B284C">
      <w:pPr>
        <w:pStyle w:val="Heading3"/>
        <w:ind w:firstLine="709"/>
      </w:pPr>
      <w:r>
        <w:tab/>
      </w:r>
      <w:bookmarkStart w:id="10" w:name="_Toc5291734"/>
      <w:r>
        <w:t>Performance Assessment</w:t>
      </w:r>
      <w:bookmarkEnd w:id="10"/>
    </w:p>
    <w:p w14:paraId="010B696C" w14:textId="43B44F41" w:rsidR="00F656C6" w:rsidRDefault="00F656C6" w:rsidP="001B311A">
      <w:pPr>
        <w:ind w:firstLine="0"/>
      </w:pPr>
      <w:r>
        <w:tab/>
        <w:t xml:space="preserve">It is also critical for </w:t>
      </w:r>
      <w:r w:rsidR="00664DAE" w:rsidRPr="009810E0">
        <w:rPr>
          <w:noProof/>
        </w:rPr>
        <w:t>organisation</w:t>
      </w:r>
      <w:r w:rsidR="00CD4C98" w:rsidRPr="009810E0">
        <w:rPr>
          <w:noProof/>
        </w:rPr>
        <w:t>s</w:t>
      </w:r>
      <w:r w:rsidR="00CD4C98">
        <w:t xml:space="preserve"> to ensure the proper assessment of the performance of the workers on </w:t>
      </w:r>
      <w:r w:rsidR="00447015">
        <w:t xml:space="preserve">a </w:t>
      </w:r>
      <w:r w:rsidR="00CD4C98" w:rsidRPr="00447015">
        <w:rPr>
          <w:noProof/>
        </w:rPr>
        <w:t>regular</w:t>
      </w:r>
      <w:r w:rsidR="00CD4C98">
        <w:t xml:space="preserve"> basis.</w:t>
      </w:r>
      <w:r w:rsidR="00B53D61">
        <w:t xml:space="preserve"> Identification of the performance of the workers helps management to explore the difference between the </w:t>
      </w:r>
      <w:r w:rsidR="00925A2E">
        <w:t xml:space="preserve">good and bad performers working in the </w:t>
      </w:r>
      <w:r w:rsidR="00925A2E" w:rsidRPr="009810E0">
        <w:rPr>
          <w:noProof/>
        </w:rPr>
        <w:t>organisations</w:t>
      </w:r>
      <w:r w:rsidR="00925A2E">
        <w:t xml:space="preserve">. </w:t>
      </w:r>
      <w:r w:rsidR="005977DF">
        <w:t xml:space="preserve">The process of employee evolution is also helpful for the employees as it gives them necessary knowledge that where they actually stand in the </w:t>
      </w:r>
      <w:r w:rsidR="005977DF" w:rsidRPr="009810E0">
        <w:rPr>
          <w:noProof/>
        </w:rPr>
        <w:t>organisation</w:t>
      </w:r>
      <w:r w:rsidR="005977DF">
        <w:t xml:space="preserve">. </w:t>
      </w:r>
    </w:p>
    <w:p w14:paraId="2D0D4F96" w14:textId="1CE25DA8" w:rsidR="00AB60F9" w:rsidRDefault="00AB60F9" w:rsidP="007B284C">
      <w:pPr>
        <w:pStyle w:val="Heading3"/>
        <w:ind w:firstLine="709"/>
      </w:pPr>
      <w:r>
        <w:tab/>
      </w:r>
      <w:bookmarkStart w:id="11" w:name="_Toc5291735"/>
      <w:r>
        <w:t>Pay and Benefits</w:t>
      </w:r>
      <w:bookmarkEnd w:id="11"/>
    </w:p>
    <w:p w14:paraId="332FC3A8" w14:textId="678EBF17" w:rsidR="00AB60F9" w:rsidRDefault="00AB60F9" w:rsidP="001B311A">
      <w:pPr>
        <w:ind w:firstLine="0"/>
      </w:pPr>
      <w:r>
        <w:tab/>
        <w:t xml:space="preserve">It is also important for </w:t>
      </w:r>
      <w:r w:rsidRPr="009810E0">
        <w:rPr>
          <w:noProof/>
        </w:rPr>
        <w:t>organisations</w:t>
      </w:r>
      <w:r>
        <w:t xml:space="preserve"> to offer better pay structure and other benefits as the strategy to ensure the suitable form of </w:t>
      </w:r>
      <w:r w:rsidRPr="00447015">
        <w:rPr>
          <w:noProof/>
        </w:rPr>
        <w:t>employee</w:t>
      </w:r>
      <w:r>
        <w:t xml:space="preserve"> retention. </w:t>
      </w:r>
      <w:r w:rsidR="00A35697">
        <w:t xml:space="preserve">Increasing salaries is one of the great sources of motivations for </w:t>
      </w:r>
      <w:r w:rsidR="00A35697" w:rsidRPr="00447015">
        <w:rPr>
          <w:noProof/>
        </w:rPr>
        <w:t>workers</w:t>
      </w:r>
      <w:r w:rsidR="00A35697">
        <w:t xml:space="preserve"> to show their loyalty </w:t>
      </w:r>
      <w:r w:rsidR="00447015">
        <w:rPr>
          <w:noProof/>
        </w:rPr>
        <w:t>to</w:t>
      </w:r>
      <w:r w:rsidR="00A35697">
        <w:t xml:space="preserve"> the </w:t>
      </w:r>
      <w:r w:rsidR="00A35697" w:rsidRPr="009810E0">
        <w:rPr>
          <w:noProof/>
        </w:rPr>
        <w:t>organisation</w:t>
      </w:r>
      <w:r w:rsidR="00A35697">
        <w:t xml:space="preserve">. </w:t>
      </w:r>
    </w:p>
    <w:p w14:paraId="19F543C7" w14:textId="6A28B301" w:rsidR="007836B3" w:rsidRDefault="007836B3" w:rsidP="007B284C">
      <w:pPr>
        <w:pStyle w:val="Heading2"/>
      </w:pPr>
      <w:bookmarkStart w:id="12" w:name="_Toc5291736"/>
      <w:r>
        <w:t>Basic Practice</w:t>
      </w:r>
      <w:r w:rsidR="00C50E8B">
        <w:t>s</w:t>
      </w:r>
      <w:r>
        <w:t xml:space="preserve"> for Employee Retention</w:t>
      </w:r>
      <w:bookmarkEnd w:id="12"/>
    </w:p>
    <w:p w14:paraId="366820D4" w14:textId="49C74CFB" w:rsidR="00C50E8B" w:rsidRDefault="00C50E8B" w:rsidP="003D4541">
      <w:pPr>
        <w:ind w:firstLine="0"/>
      </w:pPr>
      <w:r>
        <w:tab/>
      </w:r>
      <w:r w:rsidR="00203A07">
        <w:t xml:space="preserve">Identification and proper explanation of the basic practices for employee retention </w:t>
      </w:r>
      <w:r w:rsidR="0091690A">
        <w:rPr>
          <w:noProof/>
        </w:rPr>
        <w:t>are</w:t>
      </w:r>
      <w:r w:rsidR="00203A07">
        <w:t xml:space="preserve"> also important to develop </w:t>
      </w:r>
      <w:r w:rsidR="0091690A">
        <w:t xml:space="preserve">a </w:t>
      </w:r>
      <w:r w:rsidR="00203A07" w:rsidRPr="0091690A">
        <w:rPr>
          <w:noProof/>
        </w:rPr>
        <w:t>significant</w:t>
      </w:r>
      <w:r w:rsidR="00203A07">
        <w:t xml:space="preserve"> strategic roadmap for the </w:t>
      </w:r>
      <w:r w:rsidR="00203A07" w:rsidRPr="009810E0">
        <w:rPr>
          <w:noProof/>
        </w:rPr>
        <w:t>organisation</w:t>
      </w:r>
      <w:r w:rsidR="00203A07">
        <w:t xml:space="preserve">. </w:t>
      </w:r>
      <w:r w:rsidR="00FF2825">
        <w:t xml:space="preserve">All the basic practices identify as the actual domain of </w:t>
      </w:r>
      <w:r w:rsidR="003D4541">
        <w:t xml:space="preserve">working implications </w:t>
      </w:r>
      <w:r w:rsidR="003D4541">
        <w:fldChar w:fldCharType="begin"/>
      </w:r>
      <w:r w:rsidR="003D4541">
        <w:instrText xml:space="preserve"> ADDIN ZOTERO_ITEM CSL_CITATION {"citationID":"UHzWbhED","properties":{"formattedCitation":"(Dechawatanapaisal, 2018)","plainCitation":"(Dechawatanapaisal, 2018)","noteIndex":0},"citationItems":[{"id":1813,"uris":["http://zotero.org/users/local/lMSdZ3dY/items/FIDJGYRN"],"uri":["http://zotero.org/users/local/lMSdZ3dY/items/FIDJGYRN"],"itemData":{"id":1813,"type":"article-journal","title":"Employee retention: the effects of internal branding and brand attitudes in sales organizations","container-title":"Personnel Review","page":"675-693","volume":"47","issue":"3","author":[{"family":"Dechawatanapaisal","given":"Decha"}],"issued":{"date-parts":[["2018"]]}}}],"schema":"https://github.com/citation-style-language/schema/raw/master/csl-citation.json"} </w:instrText>
      </w:r>
      <w:r w:rsidR="003D4541">
        <w:fldChar w:fldCharType="separate"/>
      </w:r>
      <w:r w:rsidR="003D4541" w:rsidRPr="003D4541">
        <w:t>(</w:t>
      </w:r>
      <w:proofErr w:type="spellStart"/>
      <w:r w:rsidR="003D4541" w:rsidRPr="003D4541">
        <w:t>Dechawatanapaisal</w:t>
      </w:r>
      <w:proofErr w:type="spellEnd"/>
      <w:r w:rsidR="003D4541" w:rsidRPr="003D4541">
        <w:t>, 2018)</w:t>
      </w:r>
      <w:r w:rsidR="003D4541">
        <w:fldChar w:fldCharType="end"/>
      </w:r>
      <w:r w:rsidR="003D4541">
        <w:t>.</w:t>
      </w:r>
      <w:r w:rsidR="00A872AD">
        <w:t xml:space="preserve"> </w:t>
      </w:r>
      <w:r w:rsidR="00906C3E">
        <w:t xml:space="preserve">The </w:t>
      </w:r>
      <w:r w:rsidR="00906C3E">
        <w:lastRenderedPageBreak/>
        <w:t xml:space="preserve">main idea of basic practical implications of employee retention linked with the </w:t>
      </w:r>
      <w:r w:rsidR="00CF1002">
        <w:t xml:space="preserve">defined strategies by the </w:t>
      </w:r>
      <w:r w:rsidR="00CF1002" w:rsidRPr="009810E0">
        <w:rPr>
          <w:noProof/>
        </w:rPr>
        <w:t>organisations</w:t>
      </w:r>
      <w:r w:rsidR="00CF1002">
        <w:t xml:space="preserve">. </w:t>
      </w:r>
      <w:r w:rsidR="004A0E90">
        <w:t xml:space="preserve">All the basic practices for employee retention can </w:t>
      </w:r>
      <w:r w:rsidR="0091690A">
        <w:t xml:space="preserve">be </w:t>
      </w:r>
      <w:r w:rsidR="004A0E90" w:rsidRPr="0091690A">
        <w:rPr>
          <w:noProof/>
        </w:rPr>
        <w:t>illustrated</w:t>
      </w:r>
      <w:r w:rsidR="004A0E90">
        <w:t xml:space="preserve"> as follows:</w:t>
      </w:r>
    </w:p>
    <w:p w14:paraId="2E9F148E" w14:textId="4BBF263B" w:rsidR="004A0E90" w:rsidRDefault="00656A5F" w:rsidP="00656A5F">
      <w:pPr>
        <w:pStyle w:val="ListParagraph"/>
        <w:numPr>
          <w:ilvl w:val="0"/>
          <w:numId w:val="2"/>
        </w:numPr>
      </w:pPr>
      <w:r>
        <w:t xml:space="preserve">Develop </w:t>
      </w:r>
      <w:r w:rsidR="0091690A">
        <w:t xml:space="preserve">a </w:t>
      </w:r>
      <w:r w:rsidRPr="0091690A">
        <w:rPr>
          <w:noProof/>
        </w:rPr>
        <w:t>working</w:t>
      </w:r>
      <w:r>
        <w:t xml:space="preserve"> environment which </w:t>
      </w:r>
      <w:r w:rsidRPr="0091690A">
        <w:rPr>
          <w:noProof/>
        </w:rPr>
        <w:t>encourage</w:t>
      </w:r>
      <w:r w:rsidR="0091690A">
        <w:rPr>
          <w:noProof/>
        </w:rPr>
        <w:t>s</w:t>
      </w:r>
      <w:r>
        <w:t xml:space="preserve"> </w:t>
      </w:r>
      <w:r w:rsidR="006C6E0E">
        <w:t xml:space="preserve">employees to work </w:t>
      </w:r>
      <w:r w:rsidR="00F00FCF">
        <w:t xml:space="preserve">passionately. </w:t>
      </w:r>
    </w:p>
    <w:p w14:paraId="2C0931B8" w14:textId="64B6D716" w:rsidR="00F00FCF" w:rsidRDefault="00F00FCF" w:rsidP="00656A5F">
      <w:pPr>
        <w:pStyle w:val="ListParagraph"/>
        <w:numPr>
          <w:ilvl w:val="0"/>
          <w:numId w:val="2"/>
        </w:numPr>
      </w:pPr>
      <w:r>
        <w:t xml:space="preserve">It is important to give some sense of authority to the employees concerning the idea of their work tasks. </w:t>
      </w:r>
    </w:p>
    <w:p w14:paraId="39A939BD" w14:textId="4BA05BDA" w:rsidR="00C275FC" w:rsidRDefault="00C275FC" w:rsidP="00656A5F">
      <w:pPr>
        <w:pStyle w:val="ListParagraph"/>
        <w:numPr>
          <w:ilvl w:val="0"/>
          <w:numId w:val="2"/>
        </w:numPr>
      </w:pPr>
      <w:r>
        <w:t xml:space="preserve">It is suggested for the </w:t>
      </w:r>
      <w:r w:rsidR="00EF3F0A">
        <w:t xml:space="preserve">employers to show their full trust and confidence on workers that eventually </w:t>
      </w:r>
      <w:r w:rsidR="00EF3F0A" w:rsidRPr="0091690A">
        <w:rPr>
          <w:noProof/>
        </w:rPr>
        <w:t>help</w:t>
      </w:r>
      <w:r w:rsidR="00EF3F0A">
        <w:t xml:space="preserve"> them to execute their job responsibilities effectively and efficiently. </w:t>
      </w:r>
    </w:p>
    <w:p w14:paraId="0113AF5F" w14:textId="46E05420" w:rsidR="00E96751" w:rsidRDefault="00BB7A7B" w:rsidP="00656A5F">
      <w:pPr>
        <w:pStyle w:val="ListParagraph"/>
        <w:numPr>
          <w:ilvl w:val="0"/>
          <w:numId w:val="2"/>
        </w:numPr>
      </w:pPr>
      <w:r>
        <w:t xml:space="preserve">Provision of timely and </w:t>
      </w:r>
      <w:r w:rsidR="00EC2E17">
        <w:t>comprehensive feedback is also essential to make it easy for the workers to remain informed about their performance</w:t>
      </w:r>
      <w:r w:rsidR="00402C25">
        <w:t xml:space="preserve">. </w:t>
      </w:r>
    </w:p>
    <w:p w14:paraId="2708251F" w14:textId="3D62371D" w:rsidR="00782878" w:rsidRDefault="005416C4" w:rsidP="00656A5F">
      <w:pPr>
        <w:pStyle w:val="ListParagraph"/>
        <w:numPr>
          <w:ilvl w:val="0"/>
          <w:numId w:val="2"/>
        </w:numPr>
      </w:pPr>
      <w:r>
        <w:t xml:space="preserve">Availability of all the required information and knowledge is also </w:t>
      </w:r>
      <w:r w:rsidRPr="0091690A">
        <w:rPr>
          <w:noProof/>
        </w:rPr>
        <w:t>necessary</w:t>
      </w:r>
      <w:r>
        <w:t xml:space="preserve"> </w:t>
      </w:r>
      <w:r w:rsidR="0091690A">
        <w:t xml:space="preserve">to </w:t>
      </w:r>
      <w:r w:rsidRPr="0091690A">
        <w:rPr>
          <w:noProof/>
        </w:rPr>
        <w:t>practice</w:t>
      </w:r>
      <w:r>
        <w:t xml:space="preserve"> to meet </w:t>
      </w:r>
      <w:r w:rsidR="000F4455">
        <w:t xml:space="preserve">standards of employee retention. </w:t>
      </w:r>
    </w:p>
    <w:p w14:paraId="0DBCD308" w14:textId="635B2859" w:rsidR="009350CC" w:rsidRDefault="006D57E1" w:rsidP="00656A5F">
      <w:pPr>
        <w:pStyle w:val="ListParagraph"/>
        <w:numPr>
          <w:ilvl w:val="0"/>
          <w:numId w:val="2"/>
        </w:numPr>
      </w:pPr>
      <w:r>
        <w:t xml:space="preserve">Management of the </w:t>
      </w:r>
      <w:r w:rsidRPr="009810E0">
        <w:rPr>
          <w:noProof/>
        </w:rPr>
        <w:t>organisations</w:t>
      </w:r>
      <w:r>
        <w:t xml:space="preserve"> needs to give </w:t>
      </w:r>
      <w:r w:rsidR="0091690A">
        <w:t xml:space="preserve">the </w:t>
      </w:r>
      <w:r w:rsidRPr="0091690A">
        <w:rPr>
          <w:noProof/>
        </w:rPr>
        <w:t>necessary</w:t>
      </w:r>
      <w:r>
        <w:t xml:space="preserve"> sense of achievement </w:t>
      </w:r>
      <w:r w:rsidR="00A95436">
        <w:t xml:space="preserve">and value them as </w:t>
      </w:r>
      <w:r w:rsidR="0091690A">
        <w:rPr>
          <w:noProof/>
        </w:rPr>
        <w:t>a</w:t>
      </w:r>
      <w:r w:rsidR="00A95436" w:rsidRPr="0091690A">
        <w:rPr>
          <w:noProof/>
        </w:rPr>
        <w:t xml:space="preserve"> great</w:t>
      </w:r>
      <w:r w:rsidR="00A95436">
        <w:t xml:space="preserve"> asset for the </w:t>
      </w:r>
      <w:r w:rsidR="00A95436" w:rsidRPr="009810E0">
        <w:rPr>
          <w:noProof/>
        </w:rPr>
        <w:t>organisation</w:t>
      </w:r>
      <w:r w:rsidR="00A95436">
        <w:t xml:space="preserve">. </w:t>
      </w:r>
    </w:p>
    <w:p w14:paraId="615E3447" w14:textId="3BD1E766" w:rsidR="009208BA" w:rsidRDefault="00C54AD2" w:rsidP="00656A5F">
      <w:pPr>
        <w:pStyle w:val="ListParagraph"/>
        <w:numPr>
          <w:ilvl w:val="0"/>
          <w:numId w:val="2"/>
        </w:numPr>
      </w:pPr>
      <w:r>
        <w:t xml:space="preserve">Recognition and appreciation </w:t>
      </w:r>
      <w:r w:rsidRPr="0091690A">
        <w:rPr>
          <w:noProof/>
        </w:rPr>
        <w:t>o</w:t>
      </w:r>
      <w:r w:rsidR="0091690A">
        <w:rPr>
          <w:noProof/>
        </w:rPr>
        <w:t>f</w:t>
      </w:r>
      <w:r>
        <w:t xml:space="preserve"> different achievements of workers </w:t>
      </w:r>
      <w:r w:rsidR="00C803B7">
        <w:t xml:space="preserve">are also essential features to ensure effective practical implications of the idea of employee retention. </w:t>
      </w:r>
    </w:p>
    <w:p w14:paraId="0FC20E38" w14:textId="78885D45" w:rsidR="00F45B9A" w:rsidRDefault="00F45B9A" w:rsidP="005A5A01">
      <w:pPr>
        <w:pStyle w:val="Heading2"/>
      </w:pPr>
      <w:bookmarkStart w:id="13" w:name="_Toc5291737"/>
      <w:r>
        <w:t>Theories Concerning to the Idea of Retention</w:t>
      </w:r>
      <w:bookmarkEnd w:id="13"/>
    </w:p>
    <w:p w14:paraId="226F134F" w14:textId="77980AD2" w:rsidR="00F86876" w:rsidRDefault="00F86876" w:rsidP="002611BB">
      <w:pPr>
        <w:ind w:firstLine="0"/>
      </w:pPr>
      <w:r>
        <w:tab/>
        <w:t xml:space="preserve">Identification of the theoretical perspective of </w:t>
      </w:r>
      <w:r w:rsidRPr="009810E0">
        <w:rPr>
          <w:noProof/>
        </w:rPr>
        <w:t>employee</w:t>
      </w:r>
      <w:r>
        <w:t xml:space="preserve"> retention is obligatory to </w:t>
      </w:r>
      <w:r w:rsidR="00573B8B">
        <w:t xml:space="preserve">determine better practical implications of the main idea. </w:t>
      </w:r>
      <w:r w:rsidR="00B3428D">
        <w:t xml:space="preserve">The main idea of employee retention can better understand through the approach of motivation theory. </w:t>
      </w:r>
      <w:r w:rsidR="00912B0D">
        <w:t xml:space="preserve">The phenomenon of retention is directly associated with the factors of workers’ needs and their motivation level. </w:t>
      </w:r>
      <w:r w:rsidR="002038A8">
        <w:t xml:space="preserve">Appropriate application of </w:t>
      </w:r>
      <w:r w:rsidR="008232DF">
        <w:t xml:space="preserve">Maslow’s Hierarchy of Needs </w:t>
      </w:r>
      <w:r w:rsidR="00A00227">
        <w:t xml:space="preserve">is one useful theoretical way to make inferences about the idea of retention. </w:t>
      </w:r>
      <w:r w:rsidR="00A5226A">
        <w:t xml:space="preserve">All the significant levels of motivation theory </w:t>
      </w:r>
      <w:r w:rsidR="00A26A50">
        <w:t>relate</w:t>
      </w:r>
      <w:r w:rsidR="00A5226A">
        <w:t xml:space="preserve"> </w:t>
      </w:r>
      <w:r w:rsidR="009810E0">
        <w:rPr>
          <w:noProof/>
        </w:rPr>
        <w:t>to</w:t>
      </w:r>
      <w:r w:rsidR="00A5226A">
        <w:t xml:space="preserve"> the desired form of </w:t>
      </w:r>
      <w:r w:rsidR="009810E0">
        <w:t xml:space="preserve">a </w:t>
      </w:r>
      <w:r w:rsidR="00A5226A" w:rsidRPr="009810E0">
        <w:rPr>
          <w:noProof/>
        </w:rPr>
        <w:t>retention</w:t>
      </w:r>
      <w:r w:rsidR="002611BB">
        <w:t xml:space="preserve"> strategy </w:t>
      </w:r>
      <w:r w:rsidR="002611BB">
        <w:fldChar w:fldCharType="begin"/>
      </w:r>
      <w:r w:rsidR="002611BB">
        <w:instrText xml:space="preserve"> ADDIN ZOTERO_ITEM CSL_CITATION {"citationID":"X7vHuKBy","properties":{"formattedCitation":"(Anitha, 2016)","plainCitation":"(Anitha, 2016)","noteIndex":0},"citationItems":[{"id":1804,"uris":["http://zotero.org/users/local/lMSdZ3dY/items/BDRWLBTB"],"uri":["http://zotero.org/users/local/lMSdZ3dY/items/BDRWLBTB"],"itemData":{"id":1804,"type":"article-journal","title":"Role of Organisational Culture and Employee Commitment in Employee Retention.","container-title":"ASBM Journal of Management","volume":"9","issue":"1","author":[{"family":"Anitha","given":"J."}],"issued":{"date-parts":[["2016"]]}}}],"schema":"https://github.com/citation-style-language/schema/raw/master/csl-citation.json"} </w:instrText>
      </w:r>
      <w:r w:rsidR="002611BB">
        <w:fldChar w:fldCharType="separate"/>
      </w:r>
      <w:r w:rsidR="002611BB" w:rsidRPr="002611BB">
        <w:t>(</w:t>
      </w:r>
      <w:proofErr w:type="spellStart"/>
      <w:r w:rsidR="002611BB" w:rsidRPr="002611BB">
        <w:t>Anitha</w:t>
      </w:r>
      <w:proofErr w:type="spellEnd"/>
      <w:r w:rsidR="002611BB" w:rsidRPr="002611BB">
        <w:t>, 2016)</w:t>
      </w:r>
      <w:r w:rsidR="002611BB">
        <w:fldChar w:fldCharType="end"/>
      </w:r>
      <w:r w:rsidR="002611BB">
        <w:t>.</w:t>
      </w:r>
      <w:r w:rsidR="00A5226A">
        <w:t xml:space="preserve"> </w:t>
      </w:r>
      <w:r w:rsidR="00CE21C5">
        <w:t xml:space="preserve">It is </w:t>
      </w:r>
      <w:r w:rsidR="00A26A50">
        <w:t xml:space="preserve">important for </w:t>
      </w:r>
      <w:r w:rsidR="00A26A50" w:rsidRPr="009810E0">
        <w:rPr>
          <w:noProof/>
        </w:rPr>
        <w:t>organisations</w:t>
      </w:r>
      <w:r w:rsidR="00A26A50">
        <w:t xml:space="preserve"> to employ effective </w:t>
      </w:r>
      <w:r w:rsidR="00A26A50">
        <w:lastRenderedPageBreak/>
        <w:t xml:space="preserve">retention strategies concerning all the five main humanitarian requirements. </w:t>
      </w:r>
      <w:r w:rsidR="005C0A23">
        <w:t xml:space="preserve">Considering the features of </w:t>
      </w:r>
      <w:r w:rsidR="005C0A23" w:rsidRPr="009810E0">
        <w:rPr>
          <w:noProof/>
        </w:rPr>
        <w:t>self-</w:t>
      </w:r>
      <w:r w:rsidR="000C23AE" w:rsidRPr="009810E0">
        <w:rPr>
          <w:noProof/>
        </w:rPr>
        <w:t>actualisation</w:t>
      </w:r>
      <w:r w:rsidR="005C0A23">
        <w:t xml:space="preserve"> </w:t>
      </w:r>
      <w:r w:rsidR="0085120C">
        <w:t xml:space="preserve">and requirements of esteem set by the workers </w:t>
      </w:r>
      <w:r w:rsidR="00E452A5">
        <w:t xml:space="preserve">helps to get </w:t>
      </w:r>
      <w:r w:rsidR="009810E0">
        <w:t xml:space="preserve">a </w:t>
      </w:r>
      <w:r w:rsidR="00E452A5" w:rsidRPr="009810E0">
        <w:rPr>
          <w:noProof/>
        </w:rPr>
        <w:t>better</w:t>
      </w:r>
      <w:r w:rsidR="00E452A5">
        <w:t xml:space="preserve"> form of their retention. </w:t>
      </w:r>
      <w:r w:rsidR="00F13E5A">
        <w:t xml:space="preserve">On the other hand, the needs of physiological, safety, and social requirements are also integral to determine the concept of employee retention. </w:t>
      </w:r>
    </w:p>
    <w:p w14:paraId="35C5713E" w14:textId="3D8A5FFC" w:rsidR="00F7394E" w:rsidRDefault="00F7394E" w:rsidP="00055A83">
      <w:pPr>
        <w:ind w:firstLine="0"/>
      </w:pPr>
      <w:r>
        <w:tab/>
      </w:r>
      <w:r w:rsidR="00D75604">
        <w:t>Herzberg theory al</w:t>
      </w:r>
      <w:r w:rsidR="005B6D2F">
        <w:t xml:space="preserve">so </w:t>
      </w:r>
      <w:r w:rsidR="005B6D2F" w:rsidRPr="009810E0">
        <w:rPr>
          <w:noProof/>
        </w:rPr>
        <w:t>provide</w:t>
      </w:r>
      <w:r w:rsidR="009810E0">
        <w:rPr>
          <w:noProof/>
        </w:rPr>
        <w:t>s</w:t>
      </w:r>
      <w:r w:rsidR="005B6D2F">
        <w:t xml:space="preserve"> </w:t>
      </w:r>
      <w:r w:rsidR="009810E0">
        <w:t xml:space="preserve">a </w:t>
      </w:r>
      <w:r w:rsidR="005B6D2F" w:rsidRPr="009810E0">
        <w:rPr>
          <w:noProof/>
        </w:rPr>
        <w:t>theoretical</w:t>
      </w:r>
      <w:r w:rsidR="005B6D2F">
        <w:t xml:space="preserve"> foundation to better understand and deliver the idea of employee retention in </w:t>
      </w:r>
      <w:r w:rsidR="009810E0">
        <w:t xml:space="preserve">an </w:t>
      </w:r>
      <w:r w:rsidR="005B6D2F" w:rsidRPr="009810E0">
        <w:rPr>
          <w:noProof/>
        </w:rPr>
        <w:t>organisational</w:t>
      </w:r>
      <w:r w:rsidR="005B6D2F">
        <w:t xml:space="preserve"> setting. </w:t>
      </w:r>
      <w:r w:rsidR="009308C0">
        <w:t xml:space="preserve">Herzberg identified basic elements of job dissatisfaction of the workers. Identification of these particular aspects helps </w:t>
      </w:r>
      <w:r w:rsidR="009810E0">
        <w:t xml:space="preserve">the </w:t>
      </w:r>
      <w:r w:rsidR="009308C0" w:rsidRPr="009810E0">
        <w:rPr>
          <w:noProof/>
        </w:rPr>
        <w:t>management</w:t>
      </w:r>
      <w:r w:rsidR="009308C0">
        <w:t xml:space="preserve"> of the </w:t>
      </w:r>
      <w:proofErr w:type="spellStart"/>
      <w:r w:rsidR="00BF185B">
        <w:t>organisation</w:t>
      </w:r>
      <w:r w:rsidR="009308C0">
        <w:t>s</w:t>
      </w:r>
      <w:proofErr w:type="spellEnd"/>
      <w:r w:rsidR="009308C0">
        <w:t xml:space="preserve"> to determine </w:t>
      </w:r>
      <w:r w:rsidR="006672B4">
        <w:t xml:space="preserve">the </w:t>
      </w:r>
      <w:r w:rsidR="009308C0" w:rsidRPr="006672B4">
        <w:rPr>
          <w:noProof/>
        </w:rPr>
        <w:t>better</w:t>
      </w:r>
      <w:r w:rsidR="009308C0">
        <w:t xml:space="preserve"> form</w:t>
      </w:r>
      <w:r w:rsidR="00AF5DB8">
        <w:t xml:space="preserve"> of the retention of all the workers. </w:t>
      </w:r>
      <w:r w:rsidR="003164A5">
        <w:t>the concept of employee</w:t>
      </w:r>
      <w:r w:rsidR="00B04344">
        <w:t xml:space="preserve">’s job satisfaction and motivation provided by Herzberg is </w:t>
      </w:r>
      <w:r w:rsidR="00B04344" w:rsidRPr="009810E0">
        <w:rPr>
          <w:noProof/>
        </w:rPr>
        <w:t>recognised</w:t>
      </w:r>
      <w:r w:rsidR="00B04344">
        <w:t xml:space="preserve"> as </w:t>
      </w:r>
      <w:r w:rsidR="006672B4">
        <w:rPr>
          <w:noProof/>
        </w:rPr>
        <w:t>a</w:t>
      </w:r>
      <w:r w:rsidR="00B04344" w:rsidRPr="006672B4">
        <w:rPr>
          <w:noProof/>
        </w:rPr>
        <w:t xml:space="preserve"> suitable</w:t>
      </w:r>
      <w:r w:rsidR="00B04344">
        <w:t xml:space="preserve"> option to determine the different strategies of employee retention. </w:t>
      </w:r>
      <w:r w:rsidR="00F41750">
        <w:t xml:space="preserve">The main idea of </w:t>
      </w:r>
      <w:r w:rsidR="00826B2E">
        <w:t xml:space="preserve">job satisfaction theory presented by Frederick Herzberg associated with the two main </w:t>
      </w:r>
      <w:r w:rsidR="00826B2E" w:rsidRPr="009810E0">
        <w:rPr>
          <w:noProof/>
        </w:rPr>
        <w:t>organisational</w:t>
      </w:r>
      <w:r w:rsidR="00826B2E">
        <w:t xml:space="preserve"> dimensions of employee retention and their motivation level. </w:t>
      </w:r>
      <w:r w:rsidR="00C015A8">
        <w:t xml:space="preserve">It is perceived that two main ideas of satisfaction and motivation </w:t>
      </w:r>
      <w:r w:rsidR="00891DED">
        <w:t xml:space="preserve">play </w:t>
      </w:r>
      <w:r w:rsidR="006672B4">
        <w:t xml:space="preserve">a </w:t>
      </w:r>
      <w:r w:rsidR="00891DED" w:rsidRPr="006672B4">
        <w:rPr>
          <w:noProof/>
        </w:rPr>
        <w:t>critical</w:t>
      </w:r>
      <w:r w:rsidR="00891DED">
        <w:t xml:space="preserve"> role to determine the actual trend of employee retention in the </w:t>
      </w:r>
      <w:r w:rsidR="00891DED" w:rsidRPr="009810E0">
        <w:rPr>
          <w:noProof/>
        </w:rPr>
        <w:t>organisations</w:t>
      </w:r>
      <w:r w:rsidR="00055A83">
        <w:t xml:space="preserve"> </w:t>
      </w:r>
      <w:r w:rsidR="00055A83">
        <w:fldChar w:fldCharType="begin"/>
      </w:r>
      <w:r w:rsidR="00055A83">
        <w:instrText xml:space="preserve"> ADDIN ZOTERO_ITEM CSL_CITATION {"citationID":"ZTReGjnh","properties":{"formattedCitation":"(Al-Emadi, Schwabenland, &amp; Wei, 2015)","plainCitation":"(Al-Emadi, Schwabenland, &amp; Wei, 2015)","noteIndex":0},"citationItems":[{"id":1814,"uris":["http://zotero.org/users/local/lMSdZ3dY/items/8CRGR6NW"],"uri":["http://zotero.org/users/local/lMSdZ3dY/items/8CRGR6NW"],"itemData":{"id":1814,"type":"article-journal","title":"The vital role of employee retention in human resource management: A literature review","container-title":"IUP Journal of Organizational Behavior","page":"7","volume":"14","issue":"3","author":[{"family":"Al-Emadi","given":"Ali Ahmed Qayed"},{"family":"Schwabenland","given":"Christina"},{"family":"Wei","given":"Qi"}],"issued":{"date-parts":[["2015"]]}}}],"schema":"https://github.com/citation-style-language/schema/raw/master/csl-citation.json"} </w:instrText>
      </w:r>
      <w:r w:rsidR="00055A83">
        <w:fldChar w:fldCharType="separate"/>
      </w:r>
      <w:r w:rsidR="00055A83" w:rsidRPr="00055A83">
        <w:t>(Al-</w:t>
      </w:r>
      <w:proofErr w:type="spellStart"/>
      <w:r w:rsidR="00055A83" w:rsidRPr="00055A83">
        <w:t>Emadi</w:t>
      </w:r>
      <w:proofErr w:type="spellEnd"/>
      <w:r w:rsidR="00055A83" w:rsidRPr="00055A83">
        <w:t xml:space="preserve">, </w:t>
      </w:r>
      <w:proofErr w:type="spellStart"/>
      <w:r w:rsidR="00055A83" w:rsidRPr="00055A83">
        <w:t>Schwabenland</w:t>
      </w:r>
      <w:proofErr w:type="spellEnd"/>
      <w:r w:rsidR="00055A83" w:rsidRPr="00055A83">
        <w:t>, &amp; Wei, 2015)</w:t>
      </w:r>
      <w:r w:rsidR="00055A83">
        <w:fldChar w:fldCharType="end"/>
      </w:r>
      <w:r w:rsidR="00055A83">
        <w:t>.</w:t>
      </w:r>
      <w:r w:rsidR="00891DED">
        <w:t xml:space="preserve"> </w:t>
      </w:r>
      <w:r w:rsidR="00693044">
        <w:t xml:space="preserve">The overall phenomenon of </w:t>
      </w:r>
      <w:r w:rsidR="00FF0643">
        <w:t xml:space="preserve">job dissatisfaction comprised </w:t>
      </w:r>
      <w:r w:rsidR="00FF0643" w:rsidRPr="006672B4">
        <w:rPr>
          <w:noProof/>
        </w:rPr>
        <w:t>o</w:t>
      </w:r>
      <w:r w:rsidR="006672B4">
        <w:rPr>
          <w:noProof/>
        </w:rPr>
        <w:t>f</w:t>
      </w:r>
      <w:r w:rsidR="00FF0643">
        <w:t xml:space="preserve"> </w:t>
      </w:r>
      <w:r w:rsidR="00FF0643" w:rsidRPr="009810E0">
        <w:rPr>
          <w:noProof/>
        </w:rPr>
        <w:t>different</w:t>
      </w:r>
      <w:r w:rsidR="00FF0643">
        <w:t xml:space="preserve"> factors such as actual management</w:t>
      </w:r>
      <w:r w:rsidR="009C2315">
        <w:t xml:space="preserve">, overall policy, working environment, association with peers, salary package, etc. </w:t>
      </w:r>
    </w:p>
    <w:p w14:paraId="2E6DF379" w14:textId="553C50DC" w:rsidR="00F45B9A" w:rsidRDefault="00F45B9A" w:rsidP="005A5A01">
      <w:pPr>
        <w:pStyle w:val="Heading2"/>
      </w:pPr>
      <w:bookmarkStart w:id="14" w:name="_Toc5291738"/>
      <w:r>
        <w:t xml:space="preserve">Impact of Employee Retention on Organisational </w:t>
      </w:r>
      <w:r w:rsidR="00961D6F">
        <w:t>Performance</w:t>
      </w:r>
      <w:bookmarkEnd w:id="14"/>
    </w:p>
    <w:p w14:paraId="05F6D900" w14:textId="65CC5EF6" w:rsidR="00274B16" w:rsidRDefault="00274B16" w:rsidP="002B1DF3">
      <w:pPr>
        <w:ind w:firstLine="0"/>
      </w:pPr>
      <w:r>
        <w:tab/>
        <w:t>The practical implications of employee ret</w:t>
      </w:r>
      <w:r w:rsidR="006A57AF">
        <w:t>ention</w:t>
      </w:r>
      <w:r>
        <w:t xml:space="preserve"> closely related to the overall performance level </w:t>
      </w:r>
      <w:r w:rsidR="006A57AF">
        <w:t>of</w:t>
      </w:r>
      <w:r>
        <w:t xml:space="preserve"> the </w:t>
      </w:r>
      <w:r w:rsidRPr="00D96F18">
        <w:rPr>
          <w:noProof/>
        </w:rPr>
        <w:t>organisations</w:t>
      </w:r>
      <w:r>
        <w:t xml:space="preserve">. The management of the </w:t>
      </w:r>
      <w:r w:rsidRPr="00D96F18">
        <w:rPr>
          <w:noProof/>
        </w:rPr>
        <w:t>organisations</w:t>
      </w:r>
      <w:r>
        <w:t xml:space="preserve"> </w:t>
      </w:r>
      <w:r w:rsidR="009810E0">
        <w:rPr>
          <w:noProof/>
        </w:rPr>
        <w:t>strives</w:t>
      </w:r>
      <w:r>
        <w:t xml:space="preserve"> to adopt the approach of employee retention to achieve their targets and long-term objectives. </w:t>
      </w:r>
      <w:r w:rsidR="006672B4">
        <w:rPr>
          <w:noProof/>
        </w:rPr>
        <w:t>The p</w:t>
      </w:r>
      <w:r w:rsidR="00E46A07" w:rsidRPr="006672B4">
        <w:rPr>
          <w:noProof/>
        </w:rPr>
        <w:t>erformance</w:t>
      </w:r>
      <w:r w:rsidR="00E46A07">
        <w:t xml:space="preserve"> level of the workers eventually </w:t>
      </w:r>
      <w:r w:rsidR="00A66784" w:rsidRPr="006672B4">
        <w:rPr>
          <w:noProof/>
        </w:rPr>
        <w:t>impact</w:t>
      </w:r>
      <w:r w:rsidR="006672B4">
        <w:rPr>
          <w:noProof/>
        </w:rPr>
        <w:t>s</w:t>
      </w:r>
      <w:r w:rsidR="00A66784">
        <w:t xml:space="preserve"> the overall performance of the </w:t>
      </w:r>
      <w:r w:rsidR="00A66784" w:rsidRPr="00D96F18">
        <w:rPr>
          <w:noProof/>
        </w:rPr>
        <w:t>organisations</w:t>
      </w:r>
      <w:r w:rsidR="00A66784">
        <w:t xml:space="preserve">. </w:t>
      </w:r>
      <w:r w:rsidR="003B6451">
        <w:t xml:space="preserve">When workers retain in the </w:t>
      </w:r>
      <w:r w:rsidR="003B6451" w:rsidRPr="00D96F18">
        <w:rPr>
          <w:noProof/>
        </w:rPr>
        <w:t>organisation</w:t>
      </w:r>
      <w:r w:rsidR="003B6451">
        <w:t xml:space="preserve"> </w:t>
      </w:r>
      <w:r w:rsidR="00CB5607">
        <w:t xml:space="preserve">and get different advantages that it ultimately </w:t>
      </w:r>
      <w:r w:rsidR="005D0554">
        <w:t>enhances</w:t>
      </w:r>
      <w:r w:rsidR="001506CA">
        <w:t xml:space="preserve"> their </w:t>
      </w:r>
      <w:r w:rsidR="00D832CC">
        <w:t xml:space="preserve">job satisfaction and </w:t>
      </w:r>
      <w:r w:rsidR="00D832CC" w:rsidRPr="006672B4">
        <w:rPr>
          <w:noProof/>
        </w:rPr>
        <w:t>enhance</w:t>
      </w:r>
      <w:r w:rsidR="006672B4">
        <w:rPr>
          <w:noProof/>
        </w:rPr>
        <w:t>s</w:t>
      </w:r>
      <w:r w:rsidR="00D832CC">
        <w:t xml:space="preserve"> work performance. </w:t>
      </w:r>
      <w:r w:rsidR="006E278D">
        <w:t>C</w:t>
      </w:r>
      <w:r w:rsidR="005D0554">
        <w:t xml:space="preserve">ommitted workforce </w:t>
      </w:r>
      <w:r w:rsidR="005D0554">
        <w:lastRenderedPageBreak/>
        <w:t xml:space="preserve">helps higher management of the </w:t>
      </w:r>
      <w:r w:rsidR="005D0554" w:rsidRPr="00D96F18">
        <w:rPr>
          <w:noProof/>
        </w:rPr>
        <w:t>organisations</w:t>
      </w:r>
      <w:r w:rsidR="005D0554">
        <w:t xml:space="preserve"> to establish systematic and consistent w</w:t>
      </w:r>
      <w:r w:rsidR="002B1DF3">
        <w:t xml:space="preserve">orking domain </w:t>
      </w:r>
      <w:r w:rsidR="002B1DF3">
        <w:fldChar w:fldCharType="begin"/>
      </w:r>
      <w:r w:rsidR="002B1DF3">
        <w:instrText xml:space="preserve"> ADDIN ZOTERO_ITEM CSL_CITATION {"citationID":"qPOfVoaa","properties":{"formattedCitation":"(Aruna &amp; Anitha, 2015)","plainCitation":"(Aruna &amp; Anitha, 2015)","noteIndex":0},"citationItems":[{"id":1803,"uris":["http://zotero.org/users/local/lMSdZ3dY/items/NHHHWC28"],"uri":["http://zotero.org/users/local/lMSdZ3dY/items/NHHHWC28"],"itemData":{"id":1803,"type":"article-journal","title":"Employee retention enablers: Generation Y employees","container-title":"SCMS Journal of Indian Management","page":"94","volume":"12","issue":"3","author":[{"family":"Aruna","given":"M."},{"family":"Anitha","given":"J."}],"issued":{"date-parts":[["2015"]]}}}],"schema":"https://github.com/citation-style-language/schema/raw/master/csl-citation.json"} </w:instrText>
      </w:r>
      <w:r w:rsidR="002B1DF3">
        <w:fldChar w:fldCharType="separate"/>
      </w:r>
      <w:r w:rsidR="002B1DF3" w:rsidRPr="002B1DF3">
        <w:t>(</w:t>
      </w:r>
      <w:proofErr w:type="spellStart"/>
      <w:r w:rsidR="002B1DF3" w:rsidRPr="002B1DF3">
        <w:t>Aruna</w:t>
      </w:r>
      <w:proofErr w:type="spellEnd"/>
      <w:r w:rsidR="002B1DF3" w:rsidRPr="002B1DF3">
        <w:t xml:space="preserve"> &amp; </w:t>
      </w:r>
      <w:proofErr w:type="spellStart"/>
      <w:r w:rsidR="002B1DF3" w:rsidRPr="002B1DF3">
        <w:t>Anitha</w:t>
      </w:r>
      <w:proofErr w:type="spellEnd"/>
      <w:r w:rsidR="002B1DF3" w:rsidRPr="002B1DF3">
        <w:t>, 2015)</w:t>
      </w:r>
      <w:r w:rsidR="002B1DF3">
        <w:fldChar w:fldCharType="end"/>
      </w:r>
      <w:r w:rsidR="002B1DF3">
        <w:t>.</w:t>
      </w:r>
      <w:r w:rsidR="005D0554">
        <w:t xml:space="preserve"> </w:t>
      </w:r>
      <w:r w:rsidR="0070075A">
        <w:t xml:space="preserve">The approach of </w:t>
      </w:r>
      <w:r w:rsidR="002471E5">
        <w:t xml:space="preserve">employee retention </w:t>
      </w:r>
      <w:r w:rsidR="002F2E96">
        <w:t xml:space="preserve">is established as the standard within the </w:t>
      </w:r>
      <w:r w:rsidR="002F2E96" w:rsidRPr="00D96F18">
        <w:rPr>
          <w:noProof/>
        </w:rPr>
        <w:t>organisation</w:t>
      </w:r>
      <w:r w:rsidR="002F2E96">
        <w:t xml:space="preserve"> to measure the performance level of the workers and the entire </w:t>
      </w:r>
      <w:r w:rsidR="002F2E96" w:rsidRPr="00D96F18">
        <w:rPr>
          <w:noProof/>
        </w:rPr>
        <w:t>organisation</w:t>
      </w:r>
      <w:r w:rsidR="002F2E96">
        <w:t xml:space="preserve">. </w:t>
      </w:r>
      <w:r w:rsidR="004833E5">
        <w:t>The concept of employee retention reflects</w:t>
      </w:r>
      <w:r w:rsidR="00E66B2A">
        <w:t xml:space="preserve"> as the one critical factor of success of the </w:t>
      </w:r>
      <w:r w:rsidR="00E66B2A" w:rsidRPr="00D96F18">
        <w:rPr>
          <w:noProof/>
        </w:rPr>
        <w:t>organisation</w:t>
      </w:r>
      <w:r w:rsidR="00E66B2A">
        <w:t xml:space="preserve">. </w:t>
      </w:r>
    </w:p>
    <w:p w14:paraId="25D6973E" w14:textId="0DB80794" w:rsidR="00D349D8" w:rsidRDefault="00D349D8" w:rsidP="001B311A">
      <w:pPr>
        <w:ind w:firstLine="0"/>
      </w:pPr>
      <w:r>
        <w:tab/>
      </w:r>
      <w:r w:rsidR="00EE0F5D">
        <w:t xml:space="preserve">Application of proper employee retention strategies helps to measure the actual performance positioning of the </w:t>
      </w:r>
      <w:r w:rsidR="001D7624">
        <w:t xml:space="preserve">workforce of the </w:t>
      </w:r>
      <w:r w:rsidR="001D7624" w:rsidRPr="00D96F18">
        <w:rPr>
          <w:noProof/>
        </w:rPr>
        <w:t>organisation</w:t>
      </w:r>
      <w:r w:rsidR="001D7624">
        <w:t xml:space="preserve">. </w:t>
      </w:r>
      <w:r w:rsidR="00BE0293">
        <w:t xml:space="preserve">Positive working environment due to the </w:t>
      </w:r>
      <w:r w:rsidR="006A522A">
        <w:t xml:space="preserve">consideration of employee retention </w:t>
      </w:r>
      <w:r w:rsidR="006A522A" w:rsidRPr="00D96F18">
        <w:rPr>
          <w:noProof/>
        </w:rPr>
        <w:t>recognised</w:t>
      </w:r>
      <w:r w:rsidR="006A522A">
        <w:t xml:space="preserve"> as the major contributing factor to establish </w:t>
      </w:r>
      <w:r w:rsidR="006672B4">
        <w:t xml:space="preserve">the </w:t>
      </w:r>
      <w:r w:rsidR="006A522A" w:rsidRPr="006672B4">
        <w:rPr>
          <w:noProof/>
        </w:rPr>
        <w:t>desired</w:t>
      </w:r>
      <w:r w:rsidR="006A522A">
        <w:t xml:space="preserve"> form of </w:t>
      </w:r>
      <w:r w:rsidR="006A522A" w:rsidRPr="00D96F18">
        <w:rPr>
          <w:noProof/>
        </w:rPr>
        <w:t>organisational</w:t>
      </w:r>
      <w:r w:rsidR="006A522A">
        <w:t xml:space="preserve"> performance. </w:t>
      </w:r>
      <w:r w:rsidR="00095B5F">
        <w:t xml:space="preserve">All the goals set by the management of the </w:t>
      </w:r>
      <w:r w:rsidR="00095B5F" w:rsidRPr="00D96F18">
        <w:rPr>
          <w:noProof/>
        </w:rPr>
        <w:t>organisation</w:t>
      </w:r>
      <w:r w:rsidR="00095B5F">
        <w:t xml:space="preserve"> are only attainable if workers show their necessary engagement and commitment </w:t>
      </w:r>
      <w:r w:rsidR="00226B9C">
        <w:t xml:space="preserve">for their relevant work tasks. </w:t>
      </w:r>
      <w:r w:rsidR="002E70BA">
        <w:t xml:space="preserve">Collective </w:t>
      </w:r>
      <w:r w:rsidR="00DD745B">
        <w:t xml:space="preserve">efforts of </w:t>
      </w:r>
      <w:r w:rsidR="006672B4">
        <w:t xml:space="preserve">the </w:t>
      </w:r>
      <w:r w:rsidR="00DD745B" w:rsidRPr="006672B4">
        <w:rPr>
          <w:noProof/>
        </w:rPr>
        <w:t>entire</w:t>
      </w:r>
      <w:r w:rsidR="00DD745B">
        <w:t xml:space="preserve"> team play </w:t>
      </w:r>
      <w:r w:rsidR="006672B4">
        <w:t xml:space="preserve">a </w:t>
      </w:r>
      <w:r w:rsidR="00DD745B" w:rsidRPr="006672B4">
        <w:rPr>
          <w:noProof/>
        </w:rPr>
        <w:t>vital</w:t>
      </w:r>
      <w:r w:rsidR="00DD745B">
        <w:t xml:space="preserve"> role to achieve </w:t>
      </w:r>
      <w:r w:rsidR="00DD745B" w:rsidRPr="00D96F18">
        <w:rPr>
          <w:noProof/>
        </w:rPr>
        <w:t>organisational</w:t>
      </w:r>
      <w:r w:rsidR="00DD745B">
        <w:t xml:space="preserve"> goals and standards set by the </w:t>
      </w:r>
      <w:r w:rsidR="001D661A">
        <w:t xml:space="preserve">higher authorities of the </w:t>
      </w:r>
      <w:r w:rsidR="001D661A" w:rsidRPr="00D96F18">
        <w:rPr>
          <w:noProof/>
        </w:rPr>
        <w:t>organisations</w:t>
      </w:r>
      <w:r w:rsidR="001D661A">
        <w:t xml:space="preserve">. </w:t>
      </w:r>
      <w:r w:rsidR="00B461E2">
        <w:t xml:space="preserve">It is important for the organisations to consider </w:t>
      </w:r>
      <w:r w:rsidR="00496552">
        <w:t xml:space="preserve">their workers as the priority and took necessary measures to facilitate them in </w:t>
      </w:r>
      <w:r w:rsidR="002B1DF3">
        <w:t xml:space="preserve">an </w:t>
      </w:r>
      <w:proofErr w:type="spellStart"/>
      <w:r w:rsidR="00496552">
        <w:t>organisational</w:t>
      </w:r>
      <w:proofErr w:type="spellEnd"/>
      <w:r w:rsidR="00496552">
        <w:t xml:space="preserve"> setting. </w:t>
      </w:r>
      <w:r w:rsidR="00D712EE">
        <w:t xml:space="preserve">Skills, </w:t>
      </w:r>
      <w:r w:rsidR="00FD6B9F">
        <w:t xml:space="preserve">knowledge, and experience of the workers immensely matter for the management to achieve desired outcomes comfortably. </w:t>
      </w:r>
      <w:r w:rsidR="00074748">
        <w:t xml:space="preserve">Successful companies </w:t>
      </w:r>
      <w:r w:rsidR="003A323D">
        <w:t xml:space="preserve">are always established as the </w:t>
      </w:r>
      <w:proofErr w:type="spellStart"/>
      <w:r w:rsidR="003A323D">
        <w:t>favo</w:t>
      </w:r>
      <w:r w:rsidR="002B1DF3">
        <w:t>u</w:t>
      </w:r>
      <w:r w:rsidR="003A323D">
        <w:t>rable</w:t>
      </w:r>
      <w:proofErr w:type="spellEnd"/>
      <w:r w:rsidR="003A323D">
        <w:t xml:space="preserve"> working prospect for the workers that eventually brings required innovation and commitment. </w:t>
      </w:r>
    </w:p>
    <w:p w14:paraId="745ECD60" w14:textId="20DA5FA6" w:rsidR="000F601E" w:rsidRDefault="00042598" w:rsidP="00E02617">
      <w:pPr>
        <w:pStyle w:val="Heading1"/>
      </w:pPr>
      <w:bookmarkStart w:id="15" w:name="_Toc5291739"/>
      <w:r>
        <w:t>Conclusion</w:t>
      </w:r>
      <w:bookmarkEnd w:id="15"/>
    </w:p>
    <w:p w14:paraId="0D649629" w14:textId="278E008E" w:rsidR="005A5A01" w:rsidRDefault="00397E57" w:rsidP="002B1DF3">
      <w:pPr>
        <w:ind w:firstLine="0"/>
      </w:pPr>
      <w:r>
        <w:tab/>
      </w:r>
      <w:r w:rsidR="00381583">
        <w:t>In conclusion, it is crucial to indicate that employee retention is one of the i</w:t>
      </w:r>
      <w:r w:rsidR="00C736FD">
        <w:t xml:space="preserve">mportant indicators to assess the overall performance of the organisations. The competitive business environment demands organisations to develop better forms of employee retention strategies to attain better outcomes in the end. </w:t>
      </w:r>
      <w:r w:rsidR="0037759C">
        <w:t xml:space="preserve">Timely encouragement is necessary for the workers to expand their </w:t>
      </w:r>
      <w:r w:rsidR="0037759C" w:rsidRPr="00A052C0">
        <w:rPr>
          <w:noProof/>
        </w:rPr>
        <w:t>tenu</w:t>
      </w:r>
      <w:r w:rsidR="00A052C0">
        <w:rPr>
          <w:noProof/>
        </w:rPr>
        <w:t>r</w:t>
      </w:r>
      <w:r w:rsidR="0037759C" w:rsidRPr="00A052C0">
        <w:rPr>
          <w:noProof/>
        </w:rPr>
        <w:t>e</w:t>
      </w:r>
      <w:r w:rsidR="0037759C">
        <w:t xml:space="preserve"> within </w:t>
      </w:r>
      <w:r w:rsidR="00A052C0">
        <w:t xml:space="preserve">the </w:t>
      </w:r>
      <w:r w:rsidR="0037759C" w:rsidRPr="00A052C0">
        <w:rPr>
          <w:noProof/>
        </w:rPr>
        <w:t>organisation</w:t>
      </w:r>
      <w:r w:rsidR="0037759C">
        <w:t xml:space="preserve"> and deliver their </w:t>
      </w:r>
      <w:r w:rsidR="00370647">
        <w:t xml:space="preserve">best performance. </w:t>
      </w:r>
      <w:r w:rsidR="00B979A7">
        <w:t xml:space="preserve">The role of employers is </w:t>
      </w:r>
      <w:r w:rsidR="00B979A7">
        <w:lastRenderedPageBreak/>
        <w:t xml:space="preserve">the key to attain </w:t>
      </w:r>
      <w:r w:rsidR="00A052C0">
        <w:rPr>
          <w:noProof/>
        </w:rPr>
        <w:t>a</w:t>
      </w:r>
      <w:r w:rsidR="00B979A7" w:rsidRPr="00A052C0">
        <w:rPr>
          <w:noProof/>
        </w:rPr>
        <w:t xml:space="preserve"> better</w:t>
      </w:r>
      <w:r w:rsidR="00B979A7">
        <w:t xml:space="preserve"> position of employee retention in </w:t>
      </w:r>
      <w:r w:rsidR="00A052C0">
        <w:t xml:space="preserve">a </w:t>
      </w:r>
      <w:r w:rsidR="00B979A7" w:rsidRPr="00A052C0">
        <w:rPr>
          <w:noProof/>
        </w:rPr>
        <w:t>workplace</w:t>
      </w:r>
      <w:r w:rsidR="00B979A7">
        <w:t xml:space="preserve"> setting. </w:t>
      </w:r>
      <w:r w:rsidR="00954613">
        <w:t>Alignment of the</w:t>
      </w:r>
      <w:r w:rsidR="00F95D6F">
        <w:t xml:space="preserve"> workers’ goals with the organisational objectives is essential to provide necessary confidence to the workforce. </w:t>
      </w:r>
      <w:r w:rsidR="00966F17">
        <w:t xml:space="preserve">There is </w:t>
      </w:r>
      <w:r w:rsidR="00A052C0">
        <w:t xml:space="preserve">a </w:t>
      </w:r>
      <w:r w:rsidR="00966F17" w:rsidRPr="00A052C0">
        <w:rPr>
          <w:noProof/>
        </w:rPr>
        <w:t>need</w:t>
      </w:r>
      <w:r w:rsidR="00966F17">
        <w:t xml:space="preserve"> </w:t>
      </w:r>
      <w:r w:rsidR="00590AE5">
        <w:rPr>
          <w:noProof/>
        </w:rPr>
        <w:t>for</w:t>
      </w:r>
      <w:r w:rsidR="00966F17">
        <w:t xml:space="preserve"> </w:t>
      </w:r>
      <w:r w:rsidR="00590AE5">
        <w:t xml:space="preserve">an </w:t>
      </w:r>
      <w:r w:rsidR="00966F17" w:rsidRPr="00590AE5">
        <w:rPr>
          <w:noProof/>
        </w:rPr>
        <w:t>immense</w:t>
      </w:r>
      <w:r w:rsidR="00966F17">
        <w:t xml:space="preserve"> form of time, energy, and overall strategy to </w:t>
      </w:r>
      <w:r w:rsidR="0018499C">
        <w:t xml:space="preserve">get better outcomes from the main idea of employee retention. </w:t>
      </w:r>
      <w:r w:rsidR="002B1DF3">
        <w:t>The i</w:t>
      </w:r>
      <w:r w:rsidR="00CF58DE">
        <w:t xml:space="preserve">nadequate approach of employee retention involves different risk factors concerning the main idea of organisational performance. </w:t>
      </w:r>
      <w:r w:rsidR="002B1DF3">
        <w:t xml:space="preserve">The </w:t>
      </w:r>
      <w:proofErr w:type="spellStart"/>
      <w:r w:rsidR="002B1DF3">
        <w:t>o</w:t>
      </w:r>
      <w:r w:rsidR="00F614B0">
        <w:t>rganisational</w:t>
      </w:r>
      <w:proofErr w:type="spellEnd"/>
      <w:r w:rsidR="00F614B0">
        <w:t xml:space="preserve"> developmental procedure can never imagine with the contribution of </w:t>
      </w:r>
      <w:r w:rsidR="002B1DF3">
        <w:t xml:space="preserve">the </w:t>
      </w:r>
      <w:r w:rsidR="00FD48A5">
        <w:t xml:space="preserve">suitable and energetic workforce. </w:t>
      </w:r>
      <w:r w:rsidR="00EF6CDC">
        <w:t xml:space="preserve">It is important for employers to focus on all the relevant factors and strategies to ensure the </w:t>
      </w:r>
      <w:r w:rsidR="00A23D76">
        <w:t xml:space="preserve">desired form of employee retention. </w:t>
      </w:r>
      <w:r w:rsidR="0071231E">
        <w:t xml:space="preserve">Retaining </w:t>
      </w:r>
      <w:r w:rsidR="002B1DF3">
        <w:t xml:space="preserve">the </w:t>
      </w:r>
      <w:r w:rsidR="0071231E">
        <w:t xml:space="preserve">successful form of talent is critical to </w:t>
      </w:r>
      <w:r w:rsidR="00D610CF">
        <w:t xml:space="preserve">get valuable results in the end in the form of achievement of organisational goals. </w:t>
      </w:r>
    </w:p>
    <w:p w14:paraId="4BD5C264" w14:textId="77777777" w:rsidR="005A5A01" w:rsidRDefault="005A5A01">
      <w:pPr>
        <w:spacing w:line="240" w:lineRule="auto"/>
        <w:ind w:firstLine="0"/>
      </w:pPr>
      <w:r>
        <w:br w:type="page"/>
      </w:r>
    </w:p>
    <w:p w14:paraId="27CF5DFF" w14:textId="369E358B" w:rsidR="00771B85" w:rsidRDefault="005A5A01" w:rsidP="005A5A01">
      <w:pPr>
        <w:pStyle w:val="Heading1"/>
      </w:pPr>
      <w:bookmarkStart w:id="16" w:name="_Toc5291740"/>
      <w:r>
        <w:lastRenderedPageBreak/>
        <w:t>References</w:t>
      </w:r>
      <w:bookmarkEnd w:id="16"/>
    </w:p>
    <w:p w14:paraId="746B93FF" w14:textId="77777777" w:rsidR="00055A83" w:rsidRPr="00055A83" w:rsidRDefault="00A67025" w:rsidP="00055A83">
      <w:pPr>
        <w:pStyle w:val="Bibliography"/>
      </w:pPr>
      <w:r>
        <w:fldChar w:fldCharType="begin"/>
      </w:r>
      <w:r>
        <w:instrText xml:space="preserve"> ADDIN ZOTERO_BIBL {"uncited":[],"omitted":[],"custom":[]} CSL_BIBLIOGRAPHY </w:instrText>
      </w:r>
      <w:r>
        <w:fldChar w:fldCharType="separate"/>
      </w:r>
      <w:r w:rsidR="00055A83" w:rsidRPr="00055A83">
        <w:t>Al-</w:t>
      </w:r>
      <w:proofErr w:type="spellStart"/>
      <w:r w:rsidR="00055A83" w:rsidRPr="00055A83">
        <w:t>Emadi</w:t>
      </w:r>
      <w:proofErr w:type="spellEnd"/>
      <w:r w:rsidR="00055A83" w:rsidRPr="00055A83">
        <w:t xml:space="preserve">, A. A. Q., </w:t>
      </w:r>
      <w:proofErr w:type="spellStart"/>
      <w:r w:rsidR="00055A83" w:rsidRPr="00055A83">
        <w:t>Schwabenland</w:t>
      </w:r>
      <w:proofErr w:type="spellEnd"/>
      <w:r w:rsidR="00055A83" w:rsidRPr="00055A83">
        <w:t xml:space="preserve">, C., &amp; Wei, Q. (2015). The vital role of employee retention in human resource management: A literature review. </w:t>
      </w:r>
      <w:r w:rsidR="00055A83" w:rsidRPr="00055A83">
        <w:rPr>
          <w:i/>
          <w:iCs/>
        </w:rPr>
        <w:t>IUP Journal of Organizational Behavior</w:t>
      </w:r>
      <w:r w:rsidR="00055A83" w:rsidRPr="00055A83">
        <w:t xml:space="preserve">, </w:t>
      </w:r>
      <w:r w:rsidR="00055A83" w:rsidRPr="00055A83">
        <w:rPr>
          <w:i/>
          <w:iCs/>
        </w:rPr>
        <w:t>14</w:t>
      </w:r>
      <w:r w:rsidR="00055A83" w:rsidRPr="00055A83">
        <w:t>(3), 7.</w:t>
      </w:r>
    </w:p>
    <w:p w14:paraId="5E19A063" w14:textId="77777777" w:rsidR="00055A83" w:rsidRPr="00055A83" w:rsidRDefault="00055A83" w:rsidP="00055A83">
      <w:pPr>
        <w:pStyle w:val="Bibliography"/>
      </w:pPr>
      <w:proofErr w:type="spellStart"/>
      <w:r w:rsidRPr="00055A83">
        <w:t>Anitha</w:t>
      </w:r>
      <w:proofErr w:type="spellEnd"/>
      <w:r w:rsidRPr="00055A83">
        <w:t xml:space="preserve">, J. (2016). Role of </w:t>
      </w:r>
      <w:proofErr w:type="spellStart"/>
      <w:r w:rsidRPr="00055A83">
        <w:t>Organisational</w:t>
      </w:r>
      <w:proofErr w:type="spellEnd"/>
      <w:r w:rsidRPr="00055A83">
        <w:t xml:space="preserve"> Culture and Employee Commitment in Employee Retention. </w:t>
      </w:r>
      <w:r w:rsidRPr="00055A83">
        <w:rPr>
          <w:i/>
          <w:iCs/>
        </w:rPr>
        <w:t>ASBM Journal of Management</w:t>
      </w:r>
      <w:r w:rsidRPr="00055A83">
        <w:t xml:space="preserve">, </w:t>
      </w:r>
      <w:r w:rsidRPr="00055A83">
        <w:rPr>
          <w:i/>
          <w:iCs/>
        </w:rPr>
        <w:t>9</w:t>
      </w:r>
      <w:r w:rsidRPr="00055A83">
        <w:t>(1).</w:t>
      </w:r>
    </w:p>
    <w:p w14:paraId="182ACE75" w14:textId="77777777" w:rsidR="00055A83" w:rsidRPr="00055A83" w:rsidRDefault="00055A83" w:rsidP="00055A83">
      <w:pPr>
        <w:pStyle w:val="Bibliography"/>
      </w:pPr>
      <w:proofErr w:type="spellStart"/>
      <w:r w:rsidRPr="00055A83">
        <w:t>Aruna</w:t>
      </w:r>
      <w:proofErr w:type="spellEnd"/>
      <w:r w:rsidRPr="00055A83">
        <w:t xml:space="preserve">, M., &amp; </w:t>
      </w:r>
      <w:proofErr w:type="spellStart"/>
      <w:r w:rsidRPr="00055A83">
        <w:t>Anitha</w:t>
      </w:r>
      <w:proofErr w:type="spellEnd"/>
      <w:r w:rsidRPr="00055A83">
        <w:t xml:space="preserve">, J. (2015). Employee retention enablers: Generation Y employees. </w:t>
      </w:r>
      <w:r w:rsidRPr="00055A83">
        <w:rPr>
          <w:i/>
          <w:iCs/>
        </w:rPr>
        <w:t>SCMS Journal of Indian Management</w:t>
      </w:r>
      <w:r w:rsidRPr="00055A83">
        <w:t xml:space="preserve">, </w:t>
      </w:r>
      <w:r w:rsidRPr="00055A83">
        <w:rPr>
          <w:i/>
          <w:iCs/>
        </w:rPr>
        <w:t>12</w:t>
      </w:r>
      <w:r w:rsidRPr="00055A83">
        <w:t>(3), 94.</w:t>
      </w:r>
    </w:p>
    <w:p w14:paraId="3D3F25D6" w14:textId="77777777" w:rsidR="00055A83" w:rsidRPr="00055A83" w:rsidRDefault="00055A83" w:rsidP="00055A83">
      <w:pPr>
        <w:pStyle w:val="Bibliography"/>
      </w:pPr>
      <w:r w:rsidRPr="00055A83">
        <w:t xml:space="preserve">Beynon, M. J., Jones, P., </w:t>
      </w:r>
      <w:proofErr w:type="spellStart"/>
      <w:r w:rsidRPr="00055A83">
        <w:t>Pickernell</w:t>
      </w:r>
      <w:proofErr w:type="spellEnd"/>
      <w:r w:rsidRPr="00055A83">
        <w:t>, D., &amp; Packham, G. (2015). Investigating the impact of training influence on employee retention in small and medium enterprises: a regression</w:t>
      </w:r>
      <w:r w:rsidRPr="00055A83">
        <w:rPr>
          <w:rFonts w:ascii="Cambria Math" w:hAnsi="Cambria Math" w:cs="Cambria Math"/>
        </w:rPr>
        <w:t>‐</w:t>
      </w:r>
      <w:r w:rsidRPr="00055A83">
        <w:t xml:space="preserve">type classification and ranking believe simplex analysis on sparse data. </w:t>
      </w:r>
      <w:r w:rsidRPr="00055A83">
        <w:rPr>
          <w:i/>
          <w:iCs/>
        </w:rPr>
        <w:t>Expert Systems</w:t>
      </w:r>
      <w:r w:rsidRPr="00055A83">
        <w:t xml:space="preserve">, </w:t>
      </w:r>
      <w:r w:rsidRPr="00055A83">
        <w:rPr>
          <w:i/>
          <w:iCs/>
        </w:rPr>
        <w:t>32</w:t>
      </w:r>
      <w:r w:rsidRPr="00055A83">
        <w:t>(1), 141–154.</w:t>
      </w:r>
    </w:p>
    <w:p w14:paraId="3A9B5996" w14:textId="77777777" w:rsidR="00055A83" w:rsidRPr="00055A83" w:rsidRDefault="00055A83" w:rsidP="00055A83">
      <w:pPr>
        <w:pStyle w:val="Bibliography"/>
      </w:pPr>
      <w:proofErr w:type="spellStart"/>
      <w:r w:rsidRPr="00055A83">
        <w:t>Dechawatanapaisal</w:t>
      </w:r>
      <w:proofErr w:type="spellEnd"/>
      <w:r w:rsidRPr="00055A83">
        <w:t xml:space="preserve">, D. (2018). Employee retention: the effects of internal branding and brand attitudes in sales organizations. </w:t>
      </w:r>
      <w:r w:rsidRPr="00055A83">
        <w:rPr>
          <w:i/>
          <w:iCs/>
        </w:rPr>
        <w:t>Personnel Review</w:t>
      </w:r>
      <w:r w:rsidRPr="00055A83">
        <w:t xml:space="preserve">, </w:t>
      </w:r>
      <w:r w:rsidRPr="00055A83">
        <w:rPr>
          <w:i/>
          <w:iCs/>
        </w:rPr>
        <w:t>47</w:t>
      </w:r>
      <w:r w:rsidRPr="00055A83">
        <w:t>(3), 675–693.</w:t>
      </w:r>
    </w:p>
    <w:p w14:paraId="74C896F9" w14:textId="77777777" w:rsidR="00055A83" w:rsidRPr="00055A83" w:rsidRDefault="00055A83" w:rsidP="00055A83">
      <w:pPr>
        <w:pStyle w:val="Bibliography"/>
      </w:pPr>
      <w:proofErr w:type="spellStart"/>
      <w:r w:rsidRPr="00055A83">
        <w:t>Deery</w:t>
      </w:r>
      <w:proofErr w:type="spellEnd"/>
      <w:r w:rsidRPr="00055A83">
        <w:t xml:space="preserve">, M., &amp; </w:t>
      </w:r>
      <w:proofErr w:type="spellStart"/>
      <w:r w:rsidRPr="00055A83">
        <w:t>Jago</w:t>
      </w:r>
      <w:proofErr w:type="spellEnd"/>
      <w:r w:rsidRPr="00055A83">
        <w:t xml:space="preserve">, L. (2015). Revisiting talent management, work-life balance and retention strategies. </w:t>
      </w:r>
      <w:r w:rsidRPr="00055A83">
        <w:rPr>
          <w:i/>
          <w:iCs/>
        </w:rPr>
        <w:t>International Journal of Contemporary Hospitality Management</w:t>
      </w:r>
      <w:r w:rsidRPr="00055A83">
        <w:t xml:space="preserve">, </w:t>
      </w:r>
      <w:r w:rsidRPr="00055A83">
        <w:rPr>
          <w:i/>
          <w:iCs/>
        </w:rPr>
        <w:t>27</w:t>
      </w:r>
      <w:r w:rsidRPr="00055A83">
        <w:t>(3), 453–472.</w:t>
      </w:r>
    </w:p>
    <w:p w14:paraId="4E54B33C" w14:textId="77777777" w:rsidR="00055A83" w:rsidRPr="00055A83" w:rsidRDefault="00055A83" w:rsidP="00055A83">
      <w:pPr>
        <w:pStyle w:val="Bibliography"/>
      </w:pPr>
      <w:r w:rsidRPr="00055A83">
        <w:t xml:space="preserve">Fletcher, L., </w:t>
      </w:r>
      <w:proofErr w:type="spellStart"/>
      <w:r w:rsidRPr="00055A83">
        <w:t>Alfes</w:t>
      </w:r>
      <w:proofErr w:type="spellEnd"/>
      <w:r w:rsidRPr="00055A83">
        <w:t xml:space="preserve">, K., &amp; Robinson, D. (2018). The relationship between perceived training and development and employee retention: the mediating role of work attitudes. </w:t>
      </w:r>
      <w:r w:rsidRPr="00055A83">
        <w:rPr>
          <w:i/>
          <w:iCs/>
        </w:rPr>
        <w:t>The International Journal of Human Resource Management</w:t>
      </w:r>
      <w:r w:rsidRPr="00055A83">
        <w:t xml:space="preserve">, </w:t>
      </w:r>
      <w:r w:rsidRPr="00055A83">
        <w:rPr>
          <w:i/>
          <w:iCs/>
        </w:rPr>
        <w:t>29</w:t>
      </w:r>
      <w:r w:rsidRPr="00055A83">
        <w:t>(18), 2701–2728.</w:t>
      </w:r>
    </w:p>
    <w:p w14:paraId="226CEA7A" w14:textId="77777777" w:rsidR="00055A83" w:rsidRPr="00055A83" w:rsidRDefault="00055A83" w:rsidP="00055A83">
      <w:pPr>
        <w:pStyle w:val="Bibliography"/>
      </w:pPr>
      <w:r w:rsidRPr="00055A83">
        <w:t xml:space="preserve">Papa, A., </w:t>
      </w:r>
      <w:proofErr w:type="spellStart"/>
      <w:r w:rsidRPr="00055A83">
        <w:t>Dezi</w:t>
      </w:r>
      <w:proofErr w:type="spellEnd"/>
      <w:r w:rsidRPr="00055A83">
        <w:t xml:space="preserve">, L., </w:t>
      </w:r>
      <w:proofErr w:type="spellStart"/>
      <w:r w:rsidRPr="00055A83">
        <w:t>Gregori</w:t>
      </w:r>
      <w:proofErr w:type="spellEnd"/>
      <w:r w:rsidRPr="00055A83">
        <w:t xml:space="preserve">, G. L., Mueller, J., &amp; </w:t>
      </w:r>
      <w:proofErr w:type="spellStart"/>
      <w:r w:rsidRPr="00055A83">
        <w:t>Miglietta</w:t>
      </w:r>
      <w:proofErr w:type="spellEnd"/>
      <w:r w:rsidRPr="00055A83">
        <w:t xml:space="preserve">, N. (2018). Improving innovation performance through knowledge acquisition: the moderating role of employee retention and human resource management practices. </w:t>
      </w:r>
      <w:r w:rsidRPr="00055A83">
        <w:rPr>
          <w:i/>
          <w:iCs/>
        </w:rPr>
        <w:t>Journal of Knowledge Management</w:t>
      </w:r>
      <w:r w:rsidRPr="00055A83">
        <w:t>.</w:t>
      </w:r>
    </w:p>
    <w:p w14:paraId="476C1074" w14:textId="77777777" w:rsidR="00055A83" w:rsidRPr="00055A83" w:rsidRDefault="00055A83" w:rsidP="00055A83">
      <w:pPr>
        <w:pStyle w:val="Bibliography"/>
      </w:pPr>
      <w:proofErr w:type="spellStart"/>
      <w:r w:rsidRPr="00055A83">
        <w:lastRenderedPageBreak/>
        <w:t>Pittino</w:t>
      </w:r>
      <w:proofErr w:type="spellEnd"/>
      <w:r w:rsidRPr="00055A83">
        <w:t xml:space="preserve">, D., </w:t>
      </w:r>
      <w:proofErr w:type="spellStart"/>
      <w:r w:rsidRPr="00055A83">
        <w:t>Visintin</w:t>
      </w:r>
      <w:proofErr w:type="spellEnd"/>
      <w:r w:rsidRPr="00055A83">
        <w:t xml:space="preserve">, F., </w:t>
      </w:r>
      <w:proofErr w:type="spellStart"/>
      <w:r w:rsidRPr="00055A83">
        <w:t>Lenger</w:t>
      </w:r>
      <w:proofErr w:type="spellEnd"/>
      <w:r w:rsidRPr="00055A83">
        <w:t xml:space="preserve">, T., &amp; </w:t>
      </w:r>
      <w:proofErr w:type="spellStart"/>
      <w:r w:rsidRPr="00055A83">
        <w:t>Sternad</w:t>
      </w:r>
      <w:proofErr w:type="spellEnd"/>
      <w:r w:rsidRPr="00055A83">
        <w:t xml:space="preserve">, D. (2016). Are high performance work practices really necessary in family SMEs? An analysis of the impact on employee retention. </w:t>
      </w:r>
      <w:r w:rsidRPr="00055A83">
        <w:rPr>
          <w:i/>
          <w:iCs/>
        </w:rPr>
        <w:t>Journal of Family Business Strategy</w:t>
      </w:r>
      <w:r w:rsidRPr="00055A83">
        <w:t xml:space="preserve">, </w:t>
      </w:r>
      <w:r w:rsidRPr="00055A83">
        <w:rPr>
          <w:i/>
          <w:iCs/>
        </w:rPr>
        <w:t>7</w:t>
      </w:r>
      <w:r w:rsidRPr="00055A83">
        <w:t>(2), 75–89.</w:t>
      </w:r>
    </w:p>
    <w:p w14:paraId="17C00C95" w14:textId="77777777" w:rsidR="00055A83" w:rsidRPr="00055A83" w:rsidRDefault="00055A83" w:rsidP="00055A83">
      <w:pPr>
        <w:pStyle w:val="Bibliography"/>
      </w:pPr>
      <w:proofErr w:type="spellStart"/>
      <w:r w:rsidRPr="00055A83">
        <w:t>Presbitero</w:t>
      </w:r>
      <w:proofErr w:type="spellEnd"/>
      <w:r w:rsidRPr="00055A83">
        <w:t xml:space="preserve">, A., </w:t>
      </w:r>
      <w:proofErr w:type="spellStart"/>
      <w:r w:rsidRPr="00055A83">
        <w:t>Roxas</w:t>
      </w:r>
      <w:proofErr w:type="spellEnd"/>
      <w:r w:rsidRPr="00055A83">
        <w:t xml:space="preserve">, B., &amp; </w:t>
      </w:r>
      <w:proofErr w:type="spellStart"/>
      <w:r w:rsidRPr="00055A83">
        <w:t>Chadee</w:t>
      </w:r>
      <w:proofErr w:type="spellEnd"/>
      <w:r w:rsidRPr="00055A83">
        <w:t>, D. (2016). Looking beyond HRM practices in enhancing employee retention in BPOs: focus on employee–</w:t>
      </w:r>
      <w:proofErr w:type="spellStart"/>
      <w:r w:rsidRPr="00055A83">
        <w:t>organisation</w:t>
      </w:r>
      <w:proofErr w:type="spellEnd"/>
      <w:r w:rsidRPr="00055A83">
        <w:t xml:space="preserve"> value fit. </w:t>
      </w:r>
      <w:r w:rsidRPr="00055A83">
        <w:rPr>
          <w:i/>
          <w:iCs/>
        </w:rPr>
        <w:t>The International Journal of Human Resource Management</w:t>
      </w:r>
      <w:r w:rsidRPr="00055A83">
        <w:t xml:space="preserve">, </w:t>
      </w:r>
      <w:r w:rsidRPr="00055A83">
        <w:rPr>
          <w:i/>
          <w:iCs/>
        </w:rPr>
        <w:t>27</w:t>
      </w:r>
      <w:r w:rsidRPr="00055A83">
        <w:t>(6), 635–652.</w:t>
      </w:r>
    </w:p>
    <w:p w14:paraId="3DAF6CD2" w14:textId="77777777" w:rsidR="00055A83" w:rsidRPr="00055A83" w:rsidRDefault="00055A83" w:rsidP="00055A83">
      <w:pPr>
        <w:pStyle w:val="Bibliography"/>
      </w:pPr>
      <w:proofErr w:type="spellStart"/>
      <w:r w:rsidRPr="00055A83">
        <w:t>Tanwar</w:t>
      </w:r>
      <w:proofErr w:type="spellEnd"/>
      <w:r w:rsidRPr="00055A83">
        <w:t xml:space="preserve">, K., &amp; Prasad, A. (2016). Exploring the relationship between employer branding and employee retention. </w:t>
      </w:r>
      <w:r w:rsidRPr="00055A83">
        <w:rPr>
          <w:i/>
          <w:iCs/>
        </w:rPr>
        <w:t>Global Business Review</w:t>
      </w:r>
      <w:r w:rsidRPr="00055A83">
        <w:t xml:space="preserve">, </w:t>
      </w:r>
      <w:r w:rsidRPr="00055A83">
        <w:rPr>
          <w:i/>
          <w:iCs/>
        </w:rPr>
        <w:t>17</w:t>
      </w:r>
      <w:r w:rsidRPr="00055A83">
        <w:t>(3_suppl), 186S-206S.</w:t>
      </w:r>
    </w:p>
    <w:p w14:paraId="0DEE9314" w14:textId="77777777" w:rsidR="00055A83" w:rsidRPr="00055A83" w:rsidRDefault="00055A83" w:rsidP="00055A83">
      <w:pPr>
        <w:pStyle w:val="Bibliography"/>
      </w:pPr>
      <w:proofErr w:type="spellStart"/>
      <w:r w:rsidRPr="00055A83">
        <w:t>Younge</w:t>
      </w:r>
      <w:proofErr w:type="spellEnd"/>
      <w:r w:rsidRPr="00055A83">
        <w:t xml:space="preserve">, K. A., &amp; Marx, M. (2016). The value of employee retention: Evidence from a natural experiment. </w:t>
      </w:r>
      <w:r w:rsidRPr="00055A83">
        <w:rPr>
          <w:i/>
          <w:iCs/>
        </w:rPr>
        <w:t>Journal of Economics &amp; Management Strategy</w:t>
      </w:r>
      <w:r w:rsidRPr="00055A83">
        <w:t xml:space="preserve">, </w:t>
      </w:r>
      <w:r w:rsidRPr="00055A83">
        <w:rPr>
          <w:i/>
          <w:iCs/>
        </w:rPr>
        <w:t>25</w:t>
      </w:r>
      <w:r w:rsidRPr="00055A83">
        <w:t>(3), 652–677.</w:t>
      </w:r>
    </w:p>
    <w:p w14:paraId="1CF0AB25" w14:textId="148D1121" w:rsidR="00A67025" w:rsidRPr="00A67025" w:rsidRDefault="00A67025" w:rsidP="00055A83">
      <w:r>
        <w:fldChar w:fldCharType="end"/>
      </w:r>
    </w:p>
    <w:sectPr w:rsidR="00A67025" w:rsidRPr="00A67025" w:rsidSect="004621FE">
      <w:headerReference w:type="even" r:id="rId8"/>
      <w:headerReference w:type="default" r:id="rId9"/>
      <w:headerReference w:type="first" r:id="rId10"/>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D952BD" w14:textId="77777777" w:rsidR="008A168D" w:rsidRDefault="008A168D">
      <w:pPr>
        <w:spacing w:line="240" w:lineRule="auto"/>
      </w:pPr>
      <w:r>
        <w:separator/>
      </w:r>
    </w:p>
  </w:endnote>
  <w:endnote w:type="continuationSeparator" w:id="0">
    <w:p w14:paraId="41E2EB0C" w14:textId="77777777" w:rsidR="008A168D" w:rsidRDefault="008A16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88E339" w14:textId="77777777" w:rsidR="008A168D" w:rsidRDefault="008A168D">
      <w:pPr>
        <w:spacing w:line="240" w:lineRule="auto"/>
      </w:pPr>
      <w:r>
        <w:separator/>
      </w:r>
    </w:p>
  </w:footnote>
  <w:footnote w:type="continuationSeparator" w:id="0">
    <w:p w14:paraId="5A7128C7" w14:textId="77777777" w:rsidR="008A168D" w:rsidRDefault="008A168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F9ED8"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6D8D60" w14:textId="77777777"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8DB09C"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52ED7">
      <w:rPr>
        <w:rStyle w:val="PageNumber"/>
        <w:noProof/>
      </w:rPr>
      <w:t>3</w:t>
    </w:r>
    <w:r>
      <w:rPr>
        <w:rStyle w:val="PageNumber"/>
      </w:rPr>
      <w:fldChar w:fldCharType="end"/>
    </w:r>
  </w:p>
  <w:p w14:paraId="63BD3D51" w14:textId="77777777" w:rsidR="002A2A03" w:rsidRDefault="002B1B96">
    <w:pPr>
      <w:pStyle w:val="Header"/>
      <w:ind w:right="360" w:firstLine="0"/>
    </w:pPr>
    <w:r>
      <w:t>HRM</w:t>
    </w:r>
    <w:r>
      <w:tab/>
    </w:r>
    <w:r w:rsidR="002A2A03">
      <w:tab/>
    </w:r>
    <w:r w:rsidR="002A2A03">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8A3707"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52ED7">
      <w:rPr>
        <w:rStyle w:val="PageNumber"/>
        <w:noProof/>
      </w:rPr>
      <w:t>1</w:t>
    </w:r>
    <w:r>
      <w:rPr>
        <w:rStyle w:val="PageNumber"/>
      </w:rPr>
      <w:fldChar w:fldCharType="end"/>
    </w:r>
  </w:p>
  <w:p w14:paraId="586DDEFC" w14:textId="77777777" w:rsidR="002A2A03" w:rsidRDefault="002A2A03">
    <w:pPr>
      <w:ind w:right="360" w:firstLine="0"/>
    </w:pPr>
    <w:r>
      <w:t xml:space="preserve">Running </w:t>
    </w:r>
    <w:r w:rsidR="00AC5A6D">
      <w:t xml:space="preserve">head: </w:t>
    </w:r>
    <w:r w:rsidR="002B1B96">
      <w:t>HRM</w:t>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526B5C"/>
    <w:multiLevelType w:val="hybridMultilevel"/>
    <w:tmpl w:val="0486F65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Mq4FAFeNMQktAAAA"/>
  </w:docVars>
  <w:rsids>
    <w:rsidRoot w:val="00CF29F0"/>
    <w:rsid w:val="00001485"/>
    <w:rsid w:val="000022EE"/>
    <w:rsid w:val="0000793A"/>
    <w:rsid w:val="00010829"/>
    <w:rsid w:val="00015999"/>
    <w:rsid w:val="00016901"/>
    <w:rsid w:val="00017ADB"/>
    <w:rsid w:val="000320E4"/>
    <w:rsid w:val="00036A4E"/>
    <w:rsid w:val="00036C16"/>
    <w:rsid w:val="00037C55"/>
    <w:rsid w:val="00042598"/>
    <w:rsid w:val="00042F9E"/>
    <w:rsid w:val="00050116"/>
    <w:rsid w:val="0005253A"/>
    <w:rsid w:val="00053710"/>
    <w:rsid w:val="00053EF4"/>
    <w:rsid w:val="00055A83"/>
    <w:rsid w:val="000677FC"/>
    <w:rsid w:val="000704B3"/>
    <w:rsid w:val="00071E8C"/>
    <w:rsid w:val="00074748"/>
    <w:rsid w:val="00075F35"/>
    <w:rsid w:val="00077603"/>
    <w:rsid w:val="00077BC0"/>
    <w:rsid w:val="00080BD9"/>
    <w:rsid w:val="00081D3C"/>
    <w:rsid w:val="000830A7"/>
    <w:rsid w:val="000928FB"/>
    <w:rsid w:val="00095B5F"/>
    <w:rsid w:val="00097DC2"/>
    <w:rsid w:val="000A1A6D"/>
    <w:rsid w:val="000A34D6"/>
    <w:rsid w:val="000A5A7B"/>
    <w:rsid w:val="000A6946"/>
    <w:rsid w:val="000B0A32"/>
    <w:rsid w:val="000B29F5"/>
    <w:rsid w:val="000B3BF9"/>
    <w:rsid w:val="000B62F9"/>
    <w:rsid w:val="000C0DFE"/>
    <w:rsid w:val="000C216D"/>
    <w:rsid w:val="000C23AE"/>
    <w:rsid w:val="000C4CC0"/>
    <w:rsid w:val="000D603A"/>
    <w:rsid w:val="000D7DA9"/>
    <w:rsid w:val="000E3275"/>
    <w:rsid w:val="000E35B1"/>
    <w:rsid w:val="000F06C1"/>
    <w:rsid w:val="000F25AE"/>
    <w:rsid w:val="000F4455"/>
    <w:rsid w:val="000F5B4E"/>
    <w:rsid w:val="000F601E"/>
    <w:rsid w:val="001023E5"/>
    <w:rsid w:val="0010684A"/>
    <w:rsid w:val="001167B2"/>
    <w:rsid w:val="0013470A"/>
    <w:rsid w:val="00136DBF"/>
    <w:rsid w:val="00136F1D"/>
    <w:rsid w:val="0014392E"/>
    <w:rsid w:val="0015015B"/>
    <w:rsid w:val="001506CA"/>
    <w:rsid w:val="001555AB"/>
    <w:rsid w:val="0015732B"/>
    <w:rsid w:val="0017328E"/>
    <w:rsid w:val="001745A7"/>
    <w:rsid w:val="00180D95"/>
    <w:rsid w:val="00182859"/>
    <w:rsid w:val="0018499C"/>
    <w:rsid w:val="001902ED"/>
    <w:rsid w:val="00193228"/>
    <w:rsid w:val="0019478E"/>
    <w:rsid w:val="00195EBD"/>
    <w:rsid w:val="001970C6"/>
    <w:rsid w:val="001A0A79"/>
    <w:rsid w:val="001A3F9D"/>
    <w:rsid w:val="001A5F5C"/>
    <w:rsid w:val="001A6AF8"/>
    <w:rsid w:val="001B0D17"/>
    <w:rsid w:val="001B0EF6"/>
    <w:rsid w:val="001B0F6D"/>
    <w:rsid w:val="001B311A"/>
    <w:rsid w:val="001B79C0"/>
    <w:rsid w:val="001C1992"/>
    <w:rsid w:val="001C20CB"/>
    <w:rsid w:val="001D3628"/>
    <w:rsid w:val="001D3B91"/>
    <w:rsid w:val="001D412A"/>
    <w:rsid w:val="001D48AE"/>
    <w:rsid w:val="001D661A"/>
    <w:rsid w:val="001D676D"/>
    <w:rsid w:val="001D7624"/>
    <w:rsid w:val="001E011B"/>
    <w:rsid w:val="001E3624"/>
    <w:rsid w:val="001E4220"/>
    <w:rsid w:val="001E6E10"/>
    <w:rsid w:val="001F177B"/>
    <w:rsid w:val="001F1AEF"/>
    <w:rsid w:val="0020045B"/>
    <w:rsid w:val="002038A8"/>
    <w:rsid w:val="00203A07"/>
    <w:rsid w:val="002044D3"/>
    <w:rsid w:val="00204613"/>
    <w:rsid w:val="002100CC"/>
    <w:rsid w:val="00210A14"/>
    <w:rsid w:val="00214900"/>
    <w:rsid w:val="002209FA"/>
    <w:rsid w:val="00221134"/>
    <w:rsid w:val="00221663"/>
    <w:rsid w:val="00223C22"/>
    <w:rsid w:val="00226B9C"/>
    <w:rsid w:val="002314D3"/>
    <w:rsid w:val="00235E72"/>
    <w:rsid w:val="00240291"/>
    <w:rsid w:val="0024491B"/>
    <w:rsid w:val="002469DB"/>
    <w:rsid w:val="002471E5"/>
    <w:rsid w:val="00250197"/>
    <w:rsid w:val="00256835"/>
    <w:rsid w:val="00256E44"/>
    <w:rsid w:val="002611BB"/>
    <w:rsid w:val="00273696"/>
    <w:rsid w:val="00274635"/>
    <w:rsid w:val="00274B16"/>
    <w:rsid w:val="002754B4"/>
    <w:rsid w:val="00290DFD"/>
    <w:rsid w:val="00296FD5"/>
    <w:rsid w:val="002A040E"/>
    <w:rsid w:val="002A2A03"/>
    <w:rsid w:val="002A6A40"/>
    <w:rsid w:val="002A6F33"/>
    <w:rsid w:val="002A7FDE"/>
    <w:rsid w:val="002B1B96"/>
    <w:rsid w:val="002B1DF3"/>
    <w:rsid w:val="002B4F07"/>
    <w:rsid w:val="002C0FB6"/>
    <w:rsid w:val="002C156C"/>
    <w:rsid w:val="002C5052"/>
    <w:rsid w:val="002C5D98"/>
    <w:rsid w:val="002C6195"/>
    <w:rsid w:val="002C7D03"/>
    <w:rsid w:val="002D024C"/>
    <w:rsid w:val="002D348B"/>
    <w:rsid w:val="002D3BF7"/>
    <w:rsid w:val="002E70BA"/>
    <w:rsid w:val="002F28E9"/>
    <w:rsid w:val="002F2E96"/>
    <w:rsid w:val="002F4173"/>
    <w:rsid w:val="002F4E8E"/>
    <w:rsid w:val="002F5C6A"/>
    <w:rsid w:val="002F6301"/>
    <w:rsid w:val="00301302"/>
    <w:rsid w:val="00305FD1"/>
    <w:rsid w:val="003114AF"/>
    <w:rsid w:val="003126BB"/>
    <w:rsid w:val="00314DCB"/>
    <w:rsid w:val="0031511B"/>
    <w:rsid w:val="00315406"/>
    <w:rsid w:val="003164A5"/>
    <w:rsid w:val="00324E46"/>
    <w:rsid w:val="003261A7"/>
    <w:rsid w:val="00330911"/>
    <w:rsid w:val="0033565F"/>
    <w:rsid w:val="00340448"/>
    <w:rsid w:val="003412C8"/>
    <w:rsid w:val="00341801"/>
    <w:rsid w:val="00347CF9"/>
    <w:rsid w:val="0035228E"/>
    <w:rsid w:val="00355786"/>
    <w:rsid w:val="00357164"/>
    <w:rsid w:val="0036532E"/>
    <w:rsid w:val="00365694"/>
    <w:rsid w:val="00370647"/>
    <w:rsid w:val="00370B01"/>
    <w:rsid w:val="003764B1"/>
    <w:rsid w:val="0037759C"/>
    <w:rsid w:val="00380EF9"/>
    <w:rsid w:val="00381583"/>
    <w:rsid w:val="0038577E"/>
    <w:rsid w:val="003969B5"/>
    <w:rsid w:val="00396E3B"/>
    <w:rsid w:val="00397895"/>
    <w:rsid w:val="00397E57"/>
    <w:rsid w:val="003A0D50"/>
    <w:rsid w:val="003A2DA7"/>
    <w:rsid w:val="003A323D"/>
    <w:rsid w:val="003A32B3"/>
    <w:rsid w:val="003A3A7F"/>
    <w:rsid w:val="003A4239"/>
    <w:rsid w:val="003A5D57"/>
    <w:rsid w:val="003B4C43"/>
    <w:rsid w:val="003B58C6"/>
    <w:rsid w:val="003B5E42"/>
    <w:rsid w:val="003B6451"/>
    <w:rsid w:val="003B6B16"/>
    <w:rsid w:val="003C08D3"/>
    <w:rsid w:val="003C13AB"/>
    <w:rsid w:val="003C4CF3"/>
    <w:rsid w:val="003C7227"/>
    <w:rsid w:val="003D1C55"/>
    <w:rsid w:val="003D4541"/>
    <w:rsid w:val="003D485B"/>
    <w:rsid w:val="003D6A19"/>
    <w:rsid w:val="003D73D4"/>
    <w:rsid w:val="003E48BB"/>
    <w:rsid w:val="003F659E"/>
    <w:rsid w:val="00402C25"/>
    <w:rsid w:val="0042218D"/>
    <w:rsid w:val="00423C60"/>
    <w:rsid w:val="0042569D"/>
    <w:rsid w:val="00432A4C"/>
    <w:rsid w:val="00432A58"/>
    <w:rsid w:val="00441410"/>
    <w:rsid w:val="004450CA"/>
    <w:rsid w:val="004466B9"/>
    <w:rsid w:val="00447015"/>
    <w:rsid w:val="004500C0"/>
    <w:rsid w:val="00453C5B"/>
    <w:rsid w:val="004566B9"/>
    <w:rsid w:val="004600BF"/>
    <w:rsid w:val="00461879"/>
    <w:rsid w:val="004621FE"/>
    <w:rsid w:val="00462941"/>
    <w:rsid w:val="00464147"/>
    <w:rsid w:val="0046476A"/>
    <w:rsid w:val="00465B2C"/>
    <w:rsid w:val="00466C02"/>
    <w:rsid w:val="0046783B"/>
    <w:rsid w:val="004701BD"/>
    <w:rsid w:val="00472C32"/>
    <w:rsid w:val="004802CB"/>
    <w:rsid w:val="004811CA"/>
    <w:rsid w:val="004833E5"/>
    <w:rsid w:val="004851D2"/>
    <w:rsid w:val="00487B36"/>
    <w:rsid w:val="00487E9A"/>
    <w:rsid w:val="004953F9"/>
    <w:rsid w:val="00496552"/>
    <w:rsid w:val="00496C87"/>
    <w:rsid w:val="004A0E90"/>
    <w:rsid w:val="004A12F5"/>
    <w:rsid w:val="004A17A4"/>
    <w:rsid w:val="004A65F0"/>
    <w:rsid w:val="004B6244"/>
    <w:rsid w:val="004B7F43"/>
    <w:rsid w:val="004C2766"/>
    <w:rsid w:val="004D6675"/>
    <w:rsid w:val="004E14A2"/>
    <w:rsid w:val="004E2ACA"/>
    <w:rsid w:val="004E3E6A"/>
    <w:rsid w:val="004E5B48"/>
    <w:rsid w:val="004F12BB"/>
    <w:rsid w:val="004F134E"/>
    <w:rsid w:val="004F34AA"/>
    <w:rsid w:val="00502057"/>
    <w:rsid w:val="00507899"/>
    <w:rsid w:val="005079C7"/>
    <w:rsid w:val="00514CDB"/>
    <w:rsid w:val="005152CB"/>
    <w:rsid w:val="0051716C"/>
    <w:rsid w:val="00517922"/>
    <w:rsid w:val="00517968"/>
    <w:rsid w:val="00524349"/>
    <w:rsid w:val="00524D18"/>
    <w:rsid w:val="005256B0"/>
    <w:rsid w:val="005269BB"/>
    <w:rsid w:val="00530E41"/>
    <w:rsid w:val="00531A87"/>
    <w:rsid w:val="005350B0"/>
    <w:rsid w:val="005416C4"/>
    <w:rsid w:val="0054500B"/>
    <w:rsid w:val="00547439"/>
    <w:rsid w:val="00552A01"/>
    <w:rsid w:val="0055549D"/>
    <w:rsid w:val="005562AC"/>
    <w:rsid w:val="005605D5"/>
    <w:rsid w:val="005617F4"/>
    <w:rsid w:val="00562772"/>
    <w:rsid w:val="00566205"/>
    <w:rsid w:val="00567E9B"/>
    <w:rsid w:val="00567F1B"/>
    <w:rsid w:val="00573B8B"/>
    <w:rsid w:val="0057473A"/>
    <w:rsid w:val="00574D07"/>
    <w:rsid w:val="005775E6"/>
    <w:rsid w:val="005812D3"/>
    <w:rsid w:val="00585B37"/>
    <w:rsid w:val="005861EB"/>
    <w:rsid w:val="00586EE8"/>
    <w:rsid w:val="00590AE5"/>
    <w:rsid w:val="00591C28"/>
    <w:rsid w:val="00593F5A"/>
    <w:rsid w:val="00595982"/>
    <w:rsid w:val="00596ECD"/>
    <w:rsid w:val="005977DF"/>
    <w:rsid w:val="005A03CF"/>
    <w:rsid w:val="005A24C0"/>
    <w:rsid w:val="005A5A01"/>
    <w:rsid w:val="005B0DE5"/>
    <w:rsid w:val="005B21C5"/>
    <w:rsid w:val="005B51C3"/>
    <w:rsid w:val="005B55BE"/>
    <w:rsid w:val="005B6D2F"/>
    <w:rsid w:val="005B752E"/>
    <w:rsid w:val="005C0820"/>
    <w:rsid w:val="005C0A23"/>
    <w:rsid w:val="005C0A6B"/>
    <w:rsid w:val="005C0E12"/>
    <w:rsid w:val="005D0185"/>
    <w:rsid w:val="005D0554"/>
    <w:rsid w:val="005D61AC"/>
    <w:rsid w:val="005E168F"/>
    <w:rsid w:val="005E686C"/>
    <w:rsid w:val="005F2682"/>
    <w:rsid w:val="006077F4"/>
    <w:rsid w:val="00607BC3"/>
    <w:rsid w:val="00616C40"/>
    <w:rsid w:val="0062343D"/>
    <w:rsid w:val="006240BD"/>
    <w:rsid w:val="00633A12"/>
    <w:rsid w:val="006449A6"/>
    <w:rsid w:val="00653C82"/>
    <w:rsid w:val="00654E3D"/>
    <w:rsid w:val="00656A5F"/>
    <w:rsid w:val="00660CE1"/>
    <w:rsid w:val="00661C8A"/>
    <w:rsid w:val="00664D93"/>
    <w:rsid w:val="00664D95"/>
    <w:rsid w:val="00664DAE"/>
    <w:rsid w:val="006672B4"/>
    <w:rsid w:val="006708E2"/>
    <w:rsid w:val="00687F70"/>
    <w:rsid w:val="006911CC"/>
    <w:rsid w:val="00692769"/>
    <w:rsid w:val="00693044"/>
    <w:rsid w:val="0069383C"/>
    <w:rsid w:val="006A3EE1"/>
    <w:rsid w:val="006A4ED3"/>
    <w:rsid w:val="006A522A"/>
    <w:rsid w:val="006A57AF"/>
    <w:rsid w:val="006B4D73"/>
    <w:rsid w:val="006B7D38"/>
    <w:rsid w:val="006C02AD"/>
    <w:rsid w:val="006C5D03"/>
    <w:rsid w:val="006C6E0E"/>
    <w:rsid w:val="006D38C3"/>
    <w:rsid w:val="006D57E1"/>
    <w:rsid w:val="006E278D"/>
    <w:rsid w:val="006E4202"/>
    <w:rsid w:val="006F3CCA"/>
    <w:rsid w:val="006F4CDB"/>
    <w:rsid w:val="006F5BE0"/>
    <w:rsid w:val="0070075A"/>
    <w:rsid w:val="0071231E"/>
    <w:rsid w:val="007163F4"/>
    <w:rsid w:val="007178F0"/>
    <w:rsid w:val="00721563"/>
    <w:rsid w:val="00723652"/>
    <w:rsid w:val="00727195"/>
    <w:rsid w:val="00736F7C"/>
    <w:rsid w:val="007422FA"/>
    <w:rsid w:val="00752B73"/>
    <w:rsid w:val="007549AB"/>
    <w:rsid w:val="00754F25"/>
    <w:rsid w:val="00760B1A"/>
    <w:rsid w:val="00761BB8"/>
    <w:rsid w:val="007674EA"/>
    <w:rsid w:val="00771B85"/>
    <w:rsid w:val="00782878"/>
    <w:rsid w:val="007836B3"/>
    <w:rsid w:val="00785726"/>
    <w:rsid w:val="007A05B5"/>
    <w:rsid w:val="007A0B7E"/>
    <w:rsid w:val="007B0532"/>
    <w:rsid w:val="007B0555"/>
    <w:rsid w:val="007B0579"/>
    <w:rsid w:val="007B284C"/>
    <w:rsid w:val="007B2B13"/>
    <w:rsid w:val="007B6697"/>
    <w:rsid w:val="007C04EA"/>
    <w:rsid w:val="007C7277"/>
    <w:rsid w:val="007D566E"/>
    <w:rsid w:val="007D69CE"/>
    <w:rsid w:val="007E01DA"/>
    <w:rsid w:val="007E32FF"/>
    <w:rsid w:val="007E6776"/>
    <w:rsid w:val="007E7E47"/>
    <w:rsid w:val="007F2533"/>
    <w:rsid w:val="007F4402"/>
    <w:rsid w:val="007F5FFA"/>
    <w:rsid w:val="007F7935"/>
    <w:rsid w:val="00800336"/>
    <w:rsid w:val="00800CA3"/>
    <w:rsid w:val="008043AA"/>
    <w:rsid w:val="00810142"/>
    <w:rsid w:val="0081253C"/>
    <w:rsid w:val="008232DF"/>
    <w:rsid w:val="008247A3"/>
    <w:rsid w:val="008251CB"/>
    <w:rsid w:val="00826B2E"/>
    <w:rsid w:val="00826E27"/>
    <w:rsid w:val="00830175"/>
    <w:rsid w:val="00834B5E"/>
    <w:rsid w:val="00835D08"/>
    <w:rsid w:val="008364FF"/>
    <w:rsid w:val="00840231"/>
    <w:rsid w:val="008425A4"/>
    <w:rsid w:val="00845E33"/>
    <w:rsid w:val="0085120C"/>
    <w:rsid w:val="008516A5"/>
    <w:rsid w:val="00852263"/>
    <w:rsid w:val="0085725A"/>
    <w:rsid w:val="00857514"/>
    <w:rsid w:val="0086112D"/>
    <w:rsid w:val="00862AE4"/>
    <w:rsid w:val="008664A0"/>
    <w:rsid w:val="00867DA6"/>
    <w:rsid w:val="00870428"/>
    <w:rsid w:val="00870AB4"/>
    <w:rsid w:val="00871A85"/>
    <w:rsid w:val="008743BF"/>
    <w:rsid w:val="00875392"/>
    <w:rsid w:val="00875659"/>
    <w:rsid w:val="00882114"/>
    <w:rsid w:val="00882B83"/>
    <w:rsid w:val="0088586C"/>
    <w:rsid w:val="00885D9F"/>
    <w:rsid w:val="00885F1F"/>
    <w:rsid w:val="00891DED"/>
    <w:rsid w:val="008A168D"/>
    <w:rsid w:val="008B3332"/>
    <w:rsid w:val="008B6BDE"/>
    <w:rsid w:val="008C5408"/>
    <w:rsid w:val="008C5BA9"/>
    <w:rsid w:val="008C7119"/>
    <w:rsid w:val="008D1DF5"/>
    <w:rsid w:val="008D7664"/>
    <w:rsid w:val="008E0879"/>
    <w:rsid w:val="008E54BF"/>
    <w:rsid w:val="008E79F8"/>
    <w:rsid w:val="008E7DC0"/>
    <w:rsid w:val="008F217C"/>
    <w:rsid w:val="009013F0"/>
    <w:rsid w:val="00902A61"/>
    <w:rsid w:val="00903583"/>
    <w:rsid w:val="00906C3E"/>
    <w:rsid w:val="00912B0D"/>
    <w:rsid w:val="0091690A"/>
    <w:rsid w:val="009208BA"/>
    <w:rsid w:val="00925A2E"/>
    <w:rsid w:val="009260FF"/>
    <w:rsid w:val="009308C0"/>
    <w:rsid w:val="0093446D"/>
    <w:rsid w:val="00934A59"/>
    <w:rsid w:val="009350CC"/>
    <w:rsid w:val="00937553"/>
    <w:rsid w:val="009406D7"/>
    <w:rsid w:val="0094080C"/>
    <w:rsid w:val="009500DC"/>
    <w:rsid w:val="00951FCA"/>
    <w:rsid w:val="00954613"/>
    <w:rsid w:val="00957A71"/>
    <w:rsid w:val="0096099A"/>
    <w:rsid w:val="00961D6F"/>
    <w:rsid w:val="00962C90"/>
    <w:rsid w:val="00965BBF"/>
    <w:rsid w:val="00966F17"/>
    <w:rsid w:val="00976ACA"/>
    <w:rsid w:val="009810E0"/>
    <w:rsid w:val="009816FD"/>
    <w:rsid w:val="009861E9"/>
    <w:rsid w:val="0098796A"/>
    <w:rsid w:val="009941DA"/>
    <w:rsid w:val="00994FEF"/>
    <w:rsid w:val="00995AC0"/>
    <w:rsid w:val="009A0096"/>
    <w:rsid w:val="009A78B8"/>
    <w:rsid w:val="009B5093"/>
    <w:rsid w:val="009B6795"/>
    <w:rsid w:val="009C1505"/>
    <w:rsid w:val="009C2315"/>
    <w:rsid w:val="009C2A63"/>
    <w:rsid w:val="009D6C89"/>
    <w:rsid w:val="009E042F"/>
    <w:rsid w:val="009E0EF9"/>
    <w:rsid w:val="009E780C"/>
    <w:rsid w:val="009E7B04"/>
    <w:rsid w:val="009F569E"/>
    <w:rsid w:val="009F5EE3"/>
    <w:rsid w:val="009F6BAD"/>
    <w:rsid w:val="00A00227"/>
    <w:rsid w:val="00A00AC4"/>
    <w:rsid w:val="00A052C0"/>
    <w:rsid w:val="00A133EB"/>
    <w:rsid w:val="00A136DC"/>
    <w:rsid w:val="00A16219"/>
    <w:rsid w:val="00A23D76"/>
    <w:rsid w:val="00A23DF2"/>
    <w:rsid w:val="00A247E0"/>
    <w:rsid w:val="00A26A50"/>
    <w:rsid w:val="00A27CD5"/>
    <w:rsid w:val="00A317C6"/>
    <w:rsid w:val="00A32A56"/>
    <w:rsid w:val="00A35697"/>
    <w:rsid w:val="00A37BA6"/>
    <w:rsid w:val="00A4617B"/>
    <w:rsid w:val="00A461E6"/>
    <w:rsid w:val="00A4686D"/>
    <w:rsid w:val="00A47C8E"/>
    <w:rsid w:val="00A47E4F"/>
    <w:rsid w:val="00A47F4A"/>
    <w:rsid w:val="00A51120"/>
    <w:rsid w:val="00A5226A"/>
    <w:rsid w:val="00A64CDC"/>
    <w:rsid w:val="00A653B5"/>
    <w:rsid w:val="00A66784"/>
    <w:rsid w:val="00A67025"/>
    <w:rsid w:val="00A67590"/>
    <w:rsid w:val="00A7242F"/>
    <w:rsid w:val="00A73738"/>
    <w:rsid w:val="00A8053E"/>
    <w:rsid w:val="00A872AD"/>
    <w:rsid w:val="00A87534"/>
    <w:rsid w:val="00A91F14"/>
    <w:rsid w:val="00A92244"/>
    <w:rsid w:val="00A94E79"/>
    <w:rsid w:val="00A95436"/>
    <w:rsid w:val="00A959C2"/>
    <w:rsid w:val="00A9686B"/>
    <w:rsid w:val="00A971B9"/>
    <w:rsid w:val="00AA7C4A"/>
    <w:rsid w:val="00AB60F9"/>
    <w:rsid w:val="00AC5A6D"/>
    <w:rsid w:val="00AC62E2"/>
    <w:rsid w:val="00AC7C4B"/>
    <w:rsid w:val="00AD3C3E"/>
    <w:rsid w:val="00AD5811"/>
    <w:rsid w:val="00AE262E"/>
    <w:rsid w:val="00AE412C"/>
    <w:rsid w:val="00AF5DB8"/>
    <w:rsid w:val="00B009D5"/>
    <w:rsid w:val="00B04344"/>
    <w:rsid w:val="00B05AB2"/>
    <w:rsid w:val="00B0753E"/>
    <w:rsid w:val="00B144BB"/>
    <w:rsid w:val="00B167B2"/>
    <w:rsid w:val="00B2600A"/>
    <w:rsid w:val="00B26D68"/>
    <w:rsid w:val="00B30934"/>
    <w:rsid w:val="00B3309C"/>
    <w:rsid w:val="00B33A36"/>
    <w:rsid w:val="00B3428D"/>
    <w:rsid w:val="00B34319"/>
    <w:rsid w:val="00B3590D"/>
    <w:rsid w:val="00B35D6C"/>
    <w:rsid w:val="00B37187"/>
    <w:rsid w:val="00B40B89"/>
    <w:rsid w:val="00B40EB1"/>
    <w:rsid w:val="00B40FA4"/>
    <w:rsid w:val="00B4200F"/>
    <w:rsid w:val="00B447D1"/>
    <w:rsid w:val="00B44949"/>
    <w:rsid w:val="00B44BDB"/>
    <w:rsid w:val="00B461E2"/>
    <w:rsid w:val="00B500AA"/>
    <w:rsid w:val="00B53D61"/>
    <w:rsid w:val="00B555B3"/>
    <w:rsid w:val="00B56A24"/>
    <w:rsid w:val="00B600F2"/>
    <w:rsid w:val="00B60C43"/>
    <w:rsid w:val="00B66CC2"/>
    <w:rsid w:val="00B75ED3"/>
    <w:rsid w:val="00B87387"/>
    <w:rsid w:val="00B91425"/>
    <w:rsid w:val="00B96FF7"/>
    <w:rsid w:val="00B979A7"/>
    <w:rsid w:val="00BA3ABC"/>
    <w:rsid w:val="00BA5880"/>
    <w:rsid w:val="00BB7A7B"/>
    <w:rsid w:val="00BD6181"/>
    <w:rsid w:val="00BD6F31"/>
    <w:rsid w:val="00BE0293"/>
    <w:rsid w:val="00BE14C0"/>
    <w:rsid w:val="00BE314F"/>
    <w:rsid w:val="00BE4CFA"/>
    <w:rsid w:val="00BF185B"/>
    <w:rsid w:val="00BF3C39"/>
    <w:rsid w:val="00BF4B5C"/>
    <w:rsid w:val="00C015A8"/>
    <w:rsid w:val="00C01B62"/>
    <w:rsid w:val="00C01FF7"/>
    <w:rsid w:val="00C10916"/>
    <w:rsid w:val="00C1210B"/>
    <w:rsid w:val="00C13B9C"/>
    <w:rsid w:val="00C1506F"/>
    <w:rsid w:val="00C172FA"/>
    <w:rsid w:val="00C17BBF"/>
    <w:rsid w:val="00C21801"/>
    <w:rsid w:val="00C24CBB"/>
    <w:rsid w:val="00C25153"/>
    <w:rsid w:val="00C25EC2"/>
    <w:rsid w:val="00C275FC"/>
    <w:rsid w:val="00C37321"/>
    <w:rsid w:val="00C45395"/>
    <w:rsid w:val="00C4635A"/>
    <w:rsid w:val="00C50E8B"/>
    <w:rsid w:val="00C54AD2"/>
    <w:rsid w:val="00C625A0"/>
    <w:rsid w:val="00C6526D"/>
    <w:rsid w:val="00C67138"/>
    <w:rsid w:val="00C67A3F"/>
    <w:rsid w:val="00C726E9"/>
    <w:rsid w:val="00C736FD"/>
    <w:rsid w:val="00C76088"/>
    <w:rsid w:val="00C770D2"/>
    <w:rsid w:val="00C803B7"/>
    <w:rsid w:val="00C81E17"/>
    <w:rsid w:val="00C83320"/>
    <w:rsid w:val="00C86A0C"/>
    <w:rsid w:val="00C86AC5"/>
    <w:rsid w:val="00C9419E"/>
    <w:rsid w:val="00C94E82"/>
    <w:rsid w:val="00CA235E"/>
    <w:rsid w:val="00CA4271"/>
    <w:rsid w:val="00CA44D8"/>
    <w:rsid w:val="00CA46CB"/>
    <w:rsid w:val="00CA6F15"/>
    <w:rsid w:val="00CB2D30"/>
    <w:rsid w:val="00CB5607"/>
    <w:rsid w:val="00CC11AD"/>
    <w:rsid w:val="00CC245B"/>
    <w:rsid w:val="00CC26CB"/>
    <w:rsid w:val="00CC79B8"/>
    <w:rsid w:val="00CD0200"/>
    <w:rsid w:val="00CD106C"/>
    <w:rsid w:val="00CD4C98"/>
    <w:rsid w:val="00CE21C5"/>
    <w:rsid w:val="00CE614C"/>
    <w:rsid w:val="00CF1002"/>
    <w:rsid w:val="00CF29F0"/>
    <w:rsid w:val="00CF343A"/>
    <w:rsid w:val="00CF58DE"/>
    <w:rsid w:val="00CF5FE4"/>
    <w:rsid w:val="00D014B7"/>
    <w:rsid w:val="00D01F65"/>
    <w:rsid w:val="00D02E33"/>
    <w:rsid w:val="00D1437D"/>
    <w:rsid w:val="00D1648E"/>
    <w:rsid w:val="00D20C32"/>
    <w:rsid w:val="00D33C6B"/>
    <w:rsid w:val="00D349D8"/>
    <w:rsid w:val="00D43E69"/>
    <w:rsid w:val="00D55053"/>
    <w:rsid w:val="00D610CF"/>
    <w:rsid w:val="00D6264D"/>
    <w:rsid w:val="00D62B62"/>
    <w:rsid w:val="00D63F89"/>
    <w:rsid w:val="00D64E9B"/>
    <w:rsid w:val="00D67F04"/>
    <w:rsid w:val="00D70F89"/>
    <w:rsid w:val="00D712EE"/>
    <w:rsid w:val="00D73D88"/>
    <w:rsid w:val="00D751D5"/>
    <w:rsid w:val="00D75604"/>
    <w:rsid w:val="00D764AE"/>
    <w:rsid w:val="00D81F37"/>
    <w:rsid w:val="00D832CC"/>
    <w:rsid w:val="00D859E0"/>
    <w:rsid w:val="00D876D4"/>
    <w:rsid w:val="00D90E56"/>
    <w:rsid w:val="00D96365"/>
    <w:rsid w:val="00D96F18"/>
    <w:rsid w:val="00D97FCE"/>
    <w:rsid w:val="00DA581E"/>
    <w:rsid w:val="00DB0BC4"/>
    <w:rsid w:val="00DB3431"/>
    <w:rsid w:val="00DB3AD1"/>
    <w:rsid w:val="00DB4A5F"/>
    <w:rsid w:val="00DB4D0A"/>
    <w:rsid w:val="00DC71BA"/>
    <w:rsid w:val="00DC7341"/>
    <w:rsid w:val="00DD3E5A"/>
    <w:rsid w:val="00DD5EF9"/>
    <w:rsid w:val="00DD745B"/>
    <w:rsid w:val="00DE2C37"/>
    <w:rsid w:val="00DE4AAB"/>
    <w:rsid w:val="00DE4C79"/>
    <w:rsid w:val="00DE5A52"/>
    <w:rsid w:val="00DF73FC"/>
    <w:rsid w:val="00E008C6"/>
    <w:rsid w:val="00E02617"/>
    <w:rsid w:val="00E04E44"/>
    <w:rsid w:val="00E07897"/>
    <w:rsid w:val="00E11F97"/>
    <w:rsid w:val="00E21E84"/>
    <w:rsid w:val="00E24A0F"/>
    <w:rsid w:val="00E25C93"/>
    <w:rsid w:val="00E319D5"/>
    <w:rsid w:val="00E452A5"/>
    <w:rsid w:val="00E46A07"/>
    <w:rsid w:val="00E477AD"/>
    <w:rsid w:val="00E52ED7"/>
    <w:rsid w:val="00E5312D"/>
    <w:rsid w:val="00E5526A"/>
    <w:rsid w:val="00E55383"/>
    <w:rsid w:val="00E55F54"/>
    <w:rsid w:val="00E56C40"/>
    <w:rsid w:val="00E611AF"/>
    <w:rsid w:val="00E62E0A"/>
    <w:rsid w:val="00E66452"/>
    <w:rsid w:val="00E66B2A"/>
    <w:rsid w:val="00E761FC"/>
    <w:rsid w:val="00E86BED"/>
    <w:rsid w:val="00E96751"/>
    <w:rsid w:val="00EA33D9"/>
    <w:rsid w:val="00EA3B28"/>
    <w:rsid w:val="00EA4EDB"/>
    <w:rsid w:val="00EB0025"/>
    <w:rsid w:val="00EB3B71"/>
    <w:rsid w:val="00EB4C0B"/>
    <w:rsid w:val="00EC261B"/>
    <w:rsid w:val="00EC2E17"/>
    <w:rsid w:val="00EC3126"/>
    <w:rsid w:val="00EC71DA"/>
    <w:rsid w:val="00ED1BB5"/>
    <w:rsid w:val="00EE0F5D"/>
    <w:rsid w:val="00EE7DE0"/>
    <w:rsid w:val="00EF08E3"/>
    <w:rsid w:val="00EF3F0A"/>
    <w:rsid w:val="00EF3F5C"/>
    <w:rsid w:val="00EF6CDC"/>
    <w:rsid w:val="00EF7337"/>
    <w:rsid w:val="00F00FCF"/>
    <w:rsid w:val="00F07A18"/>
    <w:rsid w:val="00F112F3"/>
    <w:rsid w:val="00F1392F"/>
    <w:rsid w:val="00F13E5A"/>
    <w:rsid w:val="00F25DB1"/>
    <w:rsid w:val="00F26587"/>
    <w:rsid w:val="00F26CCF"/>
    <w:rsid w:val="00F2791B"/>
    <w:rsid w:val="00F3067D"/>
    <w:rsid w:val="00F3735E"/>
    <w:rsid w:val="00F41750"/>
    <w:rsid w:val="00F41C54"/>
    <w:rsid w:val="00F42076"/>
    <w:rsid w:val="00F42F66"/>
    <w:rsid w:val="00F45B9A"/>
    <w:rsid w:val="00F46AA9"/>
    <w:rsid w:val="00F612FA"/>
    <w:rsid w:val="00F614B0"/>
    <w:rsid w:val="00F656C6"/>
    <w:rsid w:val="00F71911"/>
    <w:rsid w:val="00F729D8"/>
    <w:rsid w:val="00F730BA"/>
    <w:rsid w:val="00F7394E"/>
    <w:rsid w:val="00F768B8"/>
    <w:rsid w:val="00F82368"/>
    <w:rsid w:val="00F847EB"/>
    <w:rsid w:val="00F86876"/>
    <w:rsid w:val="00F95D6F"/>
    <w:rsid w:val="00FA19A3"/>
    <w:rsid w:val="00FA3D22"/>
    <w:rsid w:val="00FA6582"/>
    <w:rsid w:val="00FB21BA"/>
    <w:rsid w:val="00FB2E17"/>
    <w:rsid w:val="00FB43CB"/>
    <w:rsid w:val="00FB5225"/>
    <w:rsid w:val="00FC4BDE"/>
    <w:rsid w:val="00FC57AA"/>
    <w:rsid w:val="00FD183C"/>
    <w:rsid w:val="00FD48A5"/>
    <w:rsid w:val="00FD6B9F"/>
    <w:rsid w:val="00FE3C50"/>
    <w:rsid w:val="00FE4425"/>
    <w:rsid w:val="00FE7E04"/>
    <w:rsid w:val="00FF0643"/>
    <w:rsid w:val="00FF2825"/>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DCD1E6"/>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uiPriority w:val="99"/>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 w:type="paragraph" w:styleId="ListParagraph">
    <w:name w:val="List Paragraph"/>
    <w:basedOn w:val="Normal"/>
    <w:uiPriority w:val="34"/>
    <w:qFormat/>
    <w:rsid w:val="00656A5F"/>
    <w:pPr>
      <w:ind w:left="720"/>
      <w:contextualSpacing/>
    </w:pPr>
  </w:style>
  <w:style w:type="paragraph" w:styleId="TOCHeading">
    <w:name w:val="TOC Heading"/>
    <w:basedOn w:val="Heading1"/>
    <w:next w:val="Normal"/>
    <w:uiPriority w:val="39"/>
    <w:unhideWhenUsed/>
    <w:qFormat/>
    <w:rsid w:val="007B284C"/>
    <w:pPr>
      <w:keepLines/>
      <w:spacing w:before="240" w:line="259" w:lineRule="auto"/>
      <w:jc w:val="left"/>
      <w:outlineLvl w:val="9"/>
    </w:pPr>
    <w:rPr>
      <w:rFonts w:asciiTheme="majorHAnsi" w:eastAsiaTheme="majorEastAsia" w:hAnsiTheme="majorHAnsi" w:cstheme="majorBidi"/>
      <w:b w:val="0"/>
      <w:bCs w:val="0"/>
      <w:color w:val="365F91" w:themeColor="accent1" w:themeShade="BF"/>
      <w:kern w:val="0"/>
      <w:sz w:val="32"/>
    </w:rPr>
  </w:style>
  <w:style w:type="paragraph" w:styleId="TOC2">
    <w:name w:val="toc 2"/>
    <w:basedOn w:val="Normal"/>
    <w:next w:val="Normal"/>
    <w:autoRedefine/>
    <w:uiPriority w:val="39"/>
    <w:unhideWhenUsed/>
    <w:rsid w:val="007B284C"/>
    <w:pPr>
      <w:spacing w:after="100" w:line="259" w:lineRule="auto"/>
      <w:ind w:left="220" w:firstLine="0"/>
    </w:pPr>
    <w:rPr>
      <w:rFonts w:asciiTheme="minorHAnsi" w:eastAsiaTheme="minorEastAsia" w:hAnsiTheme="minorHAnsi"/>
      <w:sz w:val="22"/>
      <w:szCs w:val="22"/>
    </w:rPr>
  </w:style>
  <w:style w:type="paragraph" w:styleId="TOC1">
    <w:name w:val="toc 1"/>
    <w:basedOn w:val="Normal"/>
    <w:next w:val="Normal"/>
    <w:autoRedefine/>
    <w:uiPriority w:val="39"/>
    <w:unhideWhenUsed/>
    <w:rsid w:val="007B284C"/>
    <w:pPr>
      <w:spacing w:after="100" w:line="259" w:lineRule="auto"/>
      <w:ind w:firstLine="0"/>
    </w:pPr>
    <w:rPr>
      <w:rFonts w:asciiTheme="minorHAnsi" w:eastAsiaTheme="minorEastAsia" w:hAnsiTheme="minorHAnsi"/>
      <w:sz w:val="22"/>
      <w:szCs w:val="22"/>
    </w:rPr>
  </w:style>
  <w:style w:type="paragraph" w:styleId="TOC3">
    <w:name w:val="toc 3"/>
    <w:basedOn w:val="Normal"/>
    <w:next w:val="Normal"/>
    <w:autoRedefine/>
    <w:uiPriority w:val="39"/>
    <w:unhideWhenUsed/>
    <w:rsid w:val="007B284C"/>
    <w:pPr>
      <w:spacing w:after="100" w:line="259" w:lineRule="auto"/>
      <w:ind w:left="440" w:firstLine="0"/>
    </w:pPr>
    <w:rPr>
      <w:rFonts w:asciiTheme="minorHAnsi" w:eastAsiaTheme="minorEastAsia" w:hAnsi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178068551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074424-4D08-4DA2-9D4D-B95EE43AB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0</TotalTime>
  <Pages>16</Pages>
  <Words>5212</Words>
  <Characters>29712</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4855</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1151</cp:revision>
  <dcterms:created xsi:type="dcterms:W3CDTF">2017-11-06T10:21:00Z</dcterms:created>
  <dcterms:modified xsi:type="dcterms:W3CDTF">2019-04-04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19iwee7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